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9AFC707" w14:textId="77777777" w:rsidR="00F25A24" w:rsidRPr="00473D3F" w:rsidRDefault="00F25A24" w:rsidP="00F25A24">
      <w:pPr>
        <w:pStyle w:val="Heading1"/>
        <w:bidi w:val="0"/>
        <w:spacing w:before="0"/>
        <w:rPr>
          <w:sz w:val="28"/>
          <w:szCs w:val="28"/>
        </w:rPr>
      </w:pPr>
      <w:r w:rsidRPr="00473D3F">
        <w:rPr>
          <w:sz w:val="28"/>
          <w:szCs w:val="28"/>
        </w:rPr>
        <w:t>Supplementary Materials</w:t>
      </w:r>
    </w:p>
    <w:p w14:paraId="27732326" w14:textId="77777777" w:rsidR="00F25A24" w:rsidRPr="00473D3F" w:rsidRDefault="00F25A24" w:rsidP="00F25A24">
      <w:pPr>
        <w:bidi w:val="0"/>
        <w:rPr>
          <w:sz w:val="22"/>
          <w:szCs w:val="22"/>
          <w:lang w:bidi="fa-IR"/>
        </w:rPr>
      </w:pPr>
    </w:p>
    <w:p w14:paraId="071826D9" w14:textId="77777777" w:rsidR="00F25A24" w:rsidRPr="00473D3F" w:rsidRDefault="00F25A24" w:rsidP="00F25A24">
      <w:pPr>
        <w:bidi w:val="0"/>
        <w:jc w:val="center"/>
        <w:rPr>
          <w:sz w:val="22"/>
          <w:szCs w:val="22"/>
          <w:lang w:bidi="fa-IR"/>
        </w:rPr>
      </w:pPr>
      <w:r w:rsidRPr="00473D3F">
        <w:rPr>
          <w:rFonts w:asciiTheme="majorBidi" w:hAnsiTheme="majorBidi" w:cstheme="majorBidi"/>
          <w:sz w:val="20"/>
          <w:szCs w:val="20"/>
        </w:rPr>
        <w:t>Table S1.</w:t>
      </w:r>
      <w:r w:rsidRPr="00473D3F">
        <w:rPr>
          <w:sz w:val="22"/>
          <w:szCs w:val="22"/>
        </w:rPr>
        <w:t xml:space="preserve"> </w:t>
      </w:r>
      <w:r w:rsidRPr="00473D3F">
        <w:rPr>
          <w:rFonts w:asciiTheme="majorBidi" w:hAnsiTheme="majorBidi" w:cstheme="majorBidi"/>
          <w:sz w:val="20"/>
          <w:szCs w:val="20"/>
        </w:rPr>
        <w:t>Characteristics and sources of collected data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82"/>
        <w:gridCol w:w="1834"/>
        <w:gridCol w:w="1816"/>
        <w:gridCol w:w="1799"/>
        <w:gridCol w:w="1795"/>
      </w:tblGrid>
      <w:tr w:rsidR="00F25A24" w:rsidRPr="00473D3F" w14:paraId="3E448AF2" w14:textId="77777777" w:rsidTr="007E7AE1">
        <w:tc>
          <w:tcPr>
            <w:tcW w:w="1870" w:type="dxa"/>
            <w:tcBorders>
              <w:bottom w:val="single" w:sz="4" w:space="0" w:color="auto"/>
              <w:right w:val="nil"/>
            </w:tcBorders>
            <w:vAlign w:val="center"/>
          </w:tcPr>
          <w:p w14:paraId="44971598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2"/>
                <w:szCs w:val="12"/>
                <w:lang w:bidi="fa-IR"/>
              </w:rPr>
              <w:t>No.</w:t>
            </w:r>
          </w:p>
        </w:tc>
        <w:tc>
          <w:tcPr>
            <w:tcW w:w="187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3243BFC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2"/>
                <w:szCs w:val="12"/>
                <w:lang w:bidi="fa-IR"/>
              </w:rPr>
              <w:t>Preference</w:t>
            </w:r>
          </w:p>
        </w:tc>
        <w:tc>
          <w:tcPr>
            <w:tcW w:w="187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01E3599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2"/>
                <w:szCs w:val="12"/>
                <w:lang w:bidi="fa-IR"/>
              </w:rPr>
              <w:t>Location / Region</w:t>
            </w:r>
          </w:p>
        </w:tc>
        <w:tc>
          <w:tcPr>
            <w:tcW w:w="187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1FAFC95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2"/>
                <w:szCs w:val="12"/>
                <w:lang w:bidi="fa-IR"/>
              </w:rPr>
              <w:t>soil texture(s)</w:t>
            </w:r>
          </w:p>
        </w:tc>
        <w:tc>
          <w:tcPr>
            <w:tcW w:w="1870" w:type="dxa"/>
            <w:tcBorders>
              <w:left w:val="nil"/>
              <w:bottom w:val="single" w:sz="4" w:space="0" w:color="auto"/>
            </w:tcBorders>
            <w:vAlign w:val="center"/>
          </w:tcPr>
          <w:p w14:paraId="04B8BD58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2"/>
                <w:szCs w:val="12"/>
                <w:lang w:bidi="fa-IR"/>
              </w:rPr>
              <w:t>Number of samples</w:t>
            </w:r>
          </w:p>
        </w:tc>
      </w:tr>
      <w:tr w:rsidR="00F25A24" w:rsidRPr="00473D3F" w14:paraId="243F3C3D" w14:textId="77777777" w:rsidTr="007E7AE1">
        <w:tc>
          <w:tcPr>
            <w:tcW w:w="1870" w:type="dxa"/>
            <w:tcBorders>
              <w:bottom w:val="nil"/>
              <w:right w:val="nil"/>
            </w:tcBorders>
            <w:vAlign w:val="center"/>
          </w:tcPr>
          <w:p w14:paraId="669345AC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</w:t>
            </w:r>
          </w:p>
        </w:tc>
        <w:tc>
          <w:tcPr>
            <w:tcW w:w="1870" w:type="dxa"/>
            <w:tcBorders>
              <w:left w:val="nil"/>
              <w:bottom w:val="nil"/>
              <w:right w:val="nil"/>
            </w:tcBorders>
            <w:vAlign w:val="center"/>
          </w:tcPr>
          <w:p w14:paraId="3AE4B69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Wang&lt;/Author&gt;&lt;Year&gt;2014&lt;/Year&gt;&lt;RecNum&gt;220&lt;/RecNum&gt;&lt;DisplayText&gt;(Wang et al., 2014)&lt;/DisplayText&gt;&lt;record&gt;&lt;rec-number&gt;220&lt;/rec-number&gt;&lt;foreign-keys&gt;&lt;key app="EN" db-id="2wdxtteekvsss8erd5uv9p08a5afrwdd9xts" timestamp="1724150231"&gt;220&lt;/key&gt;&lt;/foreign-keys&gt;&lt;ref-type name="Journal Article"&gt;17&lt;/ref-type&gt;&lt;contributors&gt;&lt;authors&gt;&lt;author&gt;Wang, L&lt;/author&gt;&lt;author&gt;Shi, ZH&lt;/author&gt;&lt;author&gt;Wu, GL&lt;/author&gt;&lt;author&gt;Fang, NF&lt;/author&gt;&lt;/authors&gt;&lt;/contributors&gt;&lt;titles&gt;&lt;title&gt;Freeze/thaw and soil moisture effects on wind erosion&lt;/title&gt;&lt;secondary-title&gt;Geomorphology&lt;/secondary-title&gt;&lt;/titles&gt;&lt;periodical&gt;&lt;full-title&gt;Geomorphology&lt;/full-title&gt;&lt;/periodical&gt;&lt;pages&gt;141-148&lt;/pages&gt;&lt;volume&gt;207&lt;/volume&gt;&lt;dates&gt;&lt;year&gt;2014&lt;/year&gt;&lt;/dates&gt;&lt;isbn&gt;0169-555X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Wang et al., 2014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left w:val="nil"/>
              <w:bottom w:val="nil"/>
              <w:right w:val="nil"/>
            </w:tcBorders>
            <w:vAlign w:val="center"/>
          </w:tcPr>
          <w:p w14:paraId="733CC5C5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proofErr w:type="spellStart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henmu</w:t>
            </w:r>
            <w:proofErr w:type="spellEnd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 (China)</w:t>
            </w:r>
          </w:p>
        </w:tc>
        <w:tc>
          <w:tcPr>
            <w:tcW w:w="1870" w:type="dxa"/>
            <w:tcBorders>
              <w:left w:val="nil"/>
              <w:bottom w:val="nil"/>
              <w:right w:val="nil"/>
            </w:tcBorders>
            <w:vAlign w:val="center"/>
          </w:tcPr>
          <w:p w14:paraId="7D7C0263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y loam</w:t>
            </w:r>
          </w:p>
        </w:tc>
        <w:tc>
          <w:tcPr>
            <w:tcW w:w="1870" w:type="dxa"/>
            <w:tcBorders>
              <w:left w:val="nil"/>
              <w:bottom w:val="nil"/>
            </w:tcBorders>
            <w:vAlign w:val="center"/>
          </w:tcPr>
          <w:p w14:paraId="1974787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5</w:t>
            </w:r>
          </w:p>
        </w:tc>
      </w:tr>
      <w:tr w:rsidR="00F25A24" w:rsidRPr="00473D3F" w14:paraId="35389263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28F6A80F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9A0E4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Chen&lt;/Author&gt;&lt;Year&gt;1996&lt;/Year&gt;&lt;RecNum&gt;221&lt;/RecNum&gt;&lt;DisplayText&gt;(Chen et al., 1996)&lt;/DisplayText&gt;&lt;record&gt;&lt;rec-number&gt;221&lt;/rec-number&gt;&lt;foreign-keys&gt;&lt;key app="EN" db-id="2wdxtteekvsss8erd5uv9p08a5afrwdd9xts" timestamp="1724150299"&gt;221&lt;/key&gt;&lt;/foreign-keys&gt;&lt;ref-type name="Journal Article"&gt;17&lt;/ref-type&gt;&lt;contributors&gt;&lt;authors&gt;&lt;author&gt;Chen, Weinan&lt;/author&gt;&lt;author&gt;Zhibao, Dong&lt;/author&gt;&lt;author&gt;Zhenshan, Li&lt;/author&gt;&lt;author&gt;Zuotao, Yang&lt;/author&gt;&lt;/authors&gt;&lt;/contributors&gt;&lt;titles&gt;&lt;title&gt;Wind tunnel test of the influence of moisture on the erodibility of loessial sandy loam soils by wind&lt;/title&gt;&lt;secondary-title&gt;Journal of Arid Environments&lt;/secondary-title&gt;&lt;/titles&gt;&lt;periodical&gt;&lt;full-title&gt;Journal of Arid Environments&lt;/full-title&gt;&lt;/periodical&gt;&lt;pages&gt;391-402&lt;/pages&gt;&lt;volume&gt;34&lt;/volume&gt;&lt;number&gt;4&lt;/number&gt;&lt;dates&gt;&lt;year&gt;1996&lt;/year&gt;&lt;/dates&gt;&lt;isbn&gt;0140-1963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Chen et al., 1996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1C66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Loess Plateau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C541C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y loam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62781E8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rtl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43</w:t>
            </w:r>
          </w:p>
        </w:tc>
      </w:tr>
      <w:tr w:rsidR="00F25A24" w:rsidRPr="00473D3F" w14:paraId="6F71E0A0" w14:textId="77777777" w:rsidTr="007E7AE1">
        <w:trPr>
          <w:trHeight w:val="566"/>
        </w:trPr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5654BC4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7C13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Zamani&lt;/Author&gt;&lt;Year&gt;2013&lt;/Year&gt;&lt;RecNum&gt;222&lt;/RecNum&gt;&lt;DisplayText&gt;(Zamani &amp;amp; Mahmoodabadi, 2013)&lt;/DisplayText&gt;&lt;record&gt;&lt;rec-number&gt;222&lt;/rec-number&gt;&lt;foreign-keys&gt;&lt;key app="EN" db-id="2wdxtteekvsss8erd5uv9p08a5afrwdd9xts" timestamp="1724150365"&gt;222&lt;/key&gt;&lt;/foreign-keys&gt;&lt;ref-type name="Journal Article"&gt;17&lt;/ref-type&gt;&lt;contributors&gt;&lt;authors&gt;&lt;author&gt;Zamani, Samira&lt;/author&gt;&lt;author&gt;Mahmoodabadi, Majid&lt;/author&gt;&lt;/authors&gt;&lt;/contributors&gt;&lt;titles&gt;&lt;title&gt;Effect of particle-size distribution on wind erosion rate and soil erodibility&lt;/title&gt;&lt;secondary-title&gt;Archives of Agronomy and Soil Science&lt;/secondary-title&gt;&lt;/titles&gt;&lt;periodical&gt;&lt;full-title&gt;Archives of Agronomy and Soil Science&lt;/full-title&gt;&lt;/periodical&gt;&lt;pages&gt;1743-1753&lt;/pages&gt;&lt;volume&gt;59&lt;/volume&gt;&lt;number&gt;12&lt;/number&gt;&lt;dates&gt;&lt;year&gt;2013&lt;/year&gt;&lt;/dates&gt;&lt;isbn&gt;0365-0340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Zamani &amp; Mahmoodabadi, 2013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D2C03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Kerman (Iran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9E235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y clay loam - Clay loam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7DBDA50D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9</w:t>
            </w:r>
          </w:p>
        </w:tc>
      </w:tr>
      <w:tr w:rsidR="00F25A24" w:rsidRPr="00473D3F" w14:paraId="08063E13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7EC35288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227B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Shahabinejad&lt;/Author&gt;&lt;Year&gt;2019&lt;/Year&gt;&lt;RecNum&gt;223&lt;/RecNum&gt;&lt;DisplayText&gt;(Shahabinejad et al., 2019)&lt;/DisplayText&gt;&lt;record&gt;&lt;rec-number&gt;223&lt;/rec-number&gt;&lt;foreign-keys&gt;&lt;key app="EN" db-id="2wdxtteekvsss8erd5uv9p08a5afrwdd9xts" timestamp="1724150415"&gt;223&lt;/key&gt;&lt;/foreign-keys&gt;&lt;ref-type name="Journal Article"&gt;17&lt;/ref-type&gt;&lt;contributors&gt;&lt;authors&gt;&lt;author&gt;Shahabinejad, Nader&lt;/author&gt;&lt;author&gt;Mahmoodabadi, Majid&lt;/author&gt;&lt;author&gt;Jalalian, Ahmad&lt;/author&gt;&lt;author&gt;Chavoshi, Elham&lt;/author&gt;&lt;/authors&gt;&lt;/contributors&gt;&lt;titles&gt;&lt;title&gt;The fractionation of soil aggregates associated with primary particles influencing wind erosion rates in arid to semiarid environments&lt;/title&gt;&lt;secondary-title&gt;Geoderma&lt;/secondary-title&gt;&lt;/titles&gt;&lt;periodical&gt;&lt;full-title&gt;Geoderma&lt;/full-title&gt;&lt;/periodical&gt;&lt;pages&gt;113936&lt;/pages&gt;&lt;volume&gt;356&lt;/volume&gt;&lt;dates&gt;&lt;year&gt;2019&lt;/year&gt;&lt;/dates&gt;&lt;isbn&gt;0016-7061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Shahabinejad et al., 2019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A5825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Kerman (Iran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1453E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4BE414F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60</w:t>
            </w:r>
          </w:p>
        </w:tc>
      </w:tr>
      <w:tr w:rsidR="00F25A24" w:rsidRPr="00473D3F" w14:paraId="681BE424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728824A8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rtl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3455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rtl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Liu&lt;/Author&gt;&lt;Year&gt;2007&lt;/Year&gt;&lt;RecNum&gt;224&lt;/RecNum&gt;&lt;DisplayText&gt;(Liu et al., 2007)&lt;/DisplayText&gt;&lt;record&gt;&lt;rec-number&gt;224&lt;/rec-number&gt;&lt;foreign-keys&gt;&lt;key app="EN" db-id="2wdxtteekvsss8erd5uv9p08a5afrwdd9xts" timestamp="1724150477"&gt;224&lt;/key&gt;&lt;/foreign-keys&gt;&lt;ref-type name="Journal Article"&gt;17&lt;/ref-type&gt;&lt;contributors&gt;&lt;authors&gt;&lt;author&gt;Liu, L-Y&lt;/author&gt;&lt;author&gt;Li, X-Y&lt;/author&gt;&lt;author&gt;Shi, P-J&lt;/author&gt;&lt;author&gt;Gao, S-Y&lt;/author&gt;&lt;author&gt;Wang, J-H&lt;/author&gt;&lt;author&gt;Ta, W-Q&lt;/author&gt;&lt;author&gt;Song, Y&lt;/author&gt;&lt;author&gt;Liu, M-X&lt;/author&gt;&lt;author&gt;Wang, Z&lt;/author&gt;&lt;author&gt;Xiao, B-L&lt;/author&gt;&lt;/authors&gt;&lt;/contributors&gt;&lt;titles&gt;&lt;title&gt;Wind erodibility of major soils in the farming-pastoral ecotone of China&lt;/title&gt;&lt;secondary-title&gt;Journal of arid environments&lt;/secondary-title&gt;&lt;/titles&gt;&lt;periodical&gt;&lt;full-title&gt;Journal of Arid Environments&lt;/full-title&gt;&lt;/periodical&gt;&lt;pages&gt;611-623&lt;/pages&gt;&lt;volume&gt;68&lt;/volume&gt;&lt;number&gt;4&lt;/number&gt;&lt;dates&gt;&lt;year&gt;2007&lt;/year&gt;&lt;/dates&gt;&lt;isbn&gt;0140-1963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Liu et al., 2007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88581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Loess Plateau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690C9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 - Silt loam - Sandy loam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234D50A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45</w:t>
            </w:r>
          </w:p>
        </w:tc>
      </w:tr>
      <w:tr w:rsidR="00F25A24" w:rsidRPr="00473D3F" w14:paraId="41214B75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110C323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01CFD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Li&lt;/Author&gt;&lt;Year&gt;2004&lt;/Year&gt;&lt;RecNum&gt;225&lt;/RecNum&gt;&lt;DisplayText&gt;(Li et al., 2004)&lt;/DisplayText&gt;&lt;record&gt;&lt;rec-number&gt;225&lt;/rec-number&gt;&lt;foreign-keys&gt;&lt;key app="EN" db-id="2wdxtteekvsss8erd5uv9p08a5afrwdd9xts" timestamp="1724150512"&gt;225&lt;/key&gt;&lt;/foreign-keys&gt;&lt;ref-type name="Journal Article"&gt;17&lt;/ref-type&gt;&lt;contributors&gt;&lt;authors&gt;&lt;author&gt;Li, Xiao-Yan&lt;/author&gt;&lt;author&gt;Liu, Lian-You&lt;/author&gt;&lt;author&gt;Wang, Jian-Hua&lt;/author&gt;&lt;/authors&gt;&lt;/contributors&gt;&lt;titles&gt;&lt;title&gt;Wind tunnel simulation of aeolian sandy soil erodibility under human disturbance&lt;/title&gt;&lt;secondary-title&gt;Geomorphology&lt;/secondary-title&gt;&lt;/titles&gt;&lt;periodical&gt;&lt;full-title&gt;Geomorphology&lt;/full-title&gt;&lt;/periodical&gt;&lt;pages&gt;3-11&lt;/pages&gt;&lt;volume&gt;59&lt;/volume&gt;&lt;number&gt;1-4&lt;/number&gt;&lt;dates&gt;&lt;year&gt;2004&lt;/year&gt;&lt;/dates&gt;&lt;isbn&gt;0169-555X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Li et al., 2004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4CCA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Tengger Desert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7D26F3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y loam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144BF5CC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9</w:t>
            </w:r>
          </w:p>
        </w:tc>
      </w:tr>
      <w:tr w:rsidR="00F25A24" w:rsidRPr="00473D3F" w14:paraId="059F96F0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355891C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C998B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Négyesi&lt;/Author&gt;&lt;Year&gt;2016&lt;/Year&gt;&lt;RecNum&gt;226&lt;/RecNum&gt;&lt;DisplayText&gt;(Négyesi et al., 2016)&lt;/DisplayText&gt;&lt;record&gt;&lt;rec-number&gt;226&lt;/rec-number&gt;&lt;foreign-keys&gt;&lt;key app="EN" db-id="2wdxtteekvsss8erd5uv9p08a5afrwdd9xts" timestamp="1724150646"&gt;226&lt;/key&gt;&lt;/foreign-keys&gt;&lt;ref-type name="Journal Article"&gt;17&lt;/ref-type&gt;&lt;contributors&gt;&lt;authors&gt;&lt;author&gt;Négyesi, Gábor&lt;/author&gt;&lt;author&gt;Lóki, József&lt;/author&gt;&lt;author&gt;Buró, Botond&lt;/author&gt;&lt;author&gt;Szabó, Szilárd&lt;/author&gt;&lt;/authors&gt;&lt;/contributors&gt;&lt;titles&gt;&lt;title&gt;Effect of soil parameters on the threshold wind velocity and maximum eroded mass in a dry environment&lt;/title&gt;&lt;secondary-title&gt;Arabian Journal of Geosciences&lt;/secondary-title&gt;&lt;/titles&gt;&lt;periodical&gt;&lt;full-title&gt;Arabian Journal of Geosciences&lt;/full-title&gt;&lt;/periodical&gt;&lt;pages&gt;1-10&lt;/pages&gt;&lt;volume&gt;9&lt;/volume&gt;&lt;dates&gt;&lt;year&gt;2016&lt;/year&gt;&lt;/dates&gt;&lt;isbn&gt;1866-7511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Négyesi et al., 2016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FB29B6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proofErr w:type="spellStart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Nyírség</w:t>
            </w:r>
            <w:proofErr w:type="spellEnd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 (Hungary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BF826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0AEB72CB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35</w:t>
            </w:r>
          </w:p>
        </w:tc>
      </w:tr>
      <w:tr w:rsidR="00F25A24" w:rsidRPr="00473D3F" w14:paraId="0A581B15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566E29B6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43119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Sirjani&lt;/Author&gt;&lt;Year&gt;2019&lt;/Year&gt;&lt;RecNum&gt;227&lt;/RecNum&gt;&lt;DisplayText&gt;(Sirjani et al., 2019)&lt;/DisplayText&gt;&lt;record&gt;&lt;rec-number&gt;227&lt;/rec-number&gt;&lt;foreign-keys&gt;&lt;key app="EN" db-id="2wdxtteekvsss8erd5uv9p08a5afrwdd9xts" timestamp="1724150706"&gt;227&lt;/key&gt;&lt;/foreign-keys&gt;&lt;ref-type name="Journal Article"&gt;17&lt;/ref-type&gt;&lt;contributors&gt;&lt;authors&gt;&lt;author&gt;Sirjani, Elham&lt;/author&gt;&lt;author&gt;Sameni, Abdolmajid&lt;/author&gt;&lt;author&gt;Moosavi, Ali Akbar&lt;/author&gt;&lt;author&gt;Mahmoodabadi, Majid&lt;/author&gt;&lt;author&gt;Laurent, Benoit&lt;/author&gt;&lt;/authors&gt;&lt;/contributors&gt;&lt;titles&gt;&lt;title&gt;Portable wind tunnel experiments to study soil erosion by wind and its link to soil properties in the Fars province, Iran&lt;/title&gt;&lt;secondary-title&gt;Geoderma&lt;/secondary-title&gt;&lt;/titles&gt;&lt;periodical&gt;&lt;full-title&gt;Geoderma&lt;/full-title&gt;&lt;/periodical&gt;&lt;pages&gt;69-80&lt;/pages&gt;&lt;volume&gt;333&lt;/volume&gt;&lt;dates&gt;&lt;year&gt;2019&lt;/year&gt;&lt;/dates&gt;&lt;isbn&gt;0016-7061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Sirjani et al., 2019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7C6D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Fars (Iran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339C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ilty clay loam - Loamy sand- Sandy loam - Clay loam - Silt loam - Silty clay - Sandy clay loam - Silty clay loam – Loam – Sand - Clay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39ABAEA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8</w:t>
            </w:r>
          </w:p>
        </w:tc>
      </w:tr>
      <w:tr w:rsidR="00F25A24" w:rsidRPr="00473D3F" w14:paraId="64CB44C4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7113A30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616E4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Liu&lt;/Author&gt;&lt;Year&gt;2003&lt;/Year&gt;&lt;RecNum&gt;228&lt;/RecNum&gt;&lt;DisplayText&gt;(Liu et al., 2003)&lt;/DisplayText&gt;&lt;record&gt;&lt;rec-number&gt;228&lt;/rec-number&gt;&lt;foreign-keys&gt;&lt;key app="EN" db-id="2wdxtteekvsss8erd5uv9p08a5afrwdd9xts" timestamp="1724150752"&gt;228&lt;/key&gt;&lt;/foreign-keys&gt;&lt;ref-type name="Journal Article"&gt;17&lt;/ref-type&gt;&lt;contributors&gt;&lt;authors&gt;&lt;author&gt;Liu, Lian-You&lt;/author&gt;&lt;author&gt;Shi, Pei-Jun&lt;/author&gt;&lt;author&gt;Zou, Xue-Yong&lt;/author&gt;&lt;author&gt;Gao, Shang-Yu&lt;/author&gt;&lt;author&gt;Erdon, Hasi&lt;/author&gt;&lt;author&gt;Yan, Ping&lt;/author&gt;&lt;author&gt;Li, Xiao-Yan&lt;/author&gt;&lt;author&gt;Dong, Zhi-Bao&lt;/author&gt;&lt;author&gt;Wang, Jian-Hua&lt;/author&gt;&lt;/authors&gt;&lt;/contributors&gt;&lt;titles&gt;&lt;title&gt;Short-term dynamics of wind erosion of three newly cultivated grassland soils in Northern China&lt;/title&gt;&lt;secondary-title&gt;Geoderma&lt;/secondary-title&gt;&lt;/titles&gt;&lt;periodical&gt;&lt;full-title&gt;Geoderma&lt;/full-title&gt;&lt;/periodical&gt;&lt;pages&gt;55-64&lt;/pages&gt;&lt;volume&gt;115&lt;/volume&gt;&lt;number&gt;1-2&lt;/number&gt;&lt;dates&gt;&lt;year&gt;2003&lt;/year&gt;&lt;/dates&gt;&lt;isbn&gt;0016-7061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Liu et al., 2003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058A8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proofErr w:type="spellStart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Golmud</w:t>
            </w:r>
            <w:proofErr w:type="spellEnd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, </w:t>
            </w:r>
            <w:proofErr w:type="spellStart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Zilingol</w:t>
            </w:r>
            <w:proofErr w:type="spellEnd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, </w:t>
            </w:r>
            <w:proofErr w:type="spellStart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hapotou</w:t>
            </w:r>
            <w:proofErr w:type="spellEnd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60E14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 - Sandy loam - Loamy 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0CB7086F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rtl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9</w:t>
            </w:r>
          </w:p>
        </w:tc>
      </w:tr>
      <w:tr w:rsidR="00F25A24" w:rsidRPr="00473D3F" w14:paraId="53ED6FB4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651A071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FE3A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Han&lt;/Author&gt;&lt;Year&gt;2009&lt;/Year&gt;&lt;RecNum&gt;229&lt;/RecNum&gt;&lt;DisplayText&gt;(Han et al., 2009)&lt;/DisplayText&gt;&lt;record&gt;&lt;rec-number&gt;229&lt;/rec-number&gt;&lt;foreign-keys&gt;&lt;key app="EN" db-id="2wdxtteekvsss8erd5uv9p08a5afrwdd9xts" timestamp="1724150794"&gt;229&lt;/key&gt;&lt;/foreign-keys&gt;&lt;ref-type name="Journal Article"&gt;17&lt;/ref-type&gt;&lt;contributors&gt;&lt;authors&gt;&lt;author&gt;Han, Qingjie&lt;/author&gt;&lt;author&gt;Qu, Jianjun&lt;/author&gt;&lt;author&gt;Zhang, Kecun&lt;/author&gt;&lt;author&gt;Zu, Ruiping&lt;/author&gt;&lt;author&gt;Niu, Qinghe&lt;/author&gt;&lt;author&gt;Liao, Kongtai&lt;/author&gt;&lt;/authors&gt;&lt;/contributors&gt;&lt;titles&gt;&lt;title&gt;Wind tunnel investigation of the influence of surface moisture content on the entrainment and erosion of beach sand by wind using sands from tropical humid coastal southern China&lt;/title&gt;&lt;secondary-title&gt;Geomorphology&lt;/secondary-title&gt;&lt;/titles&gt;&lt;periodical&gt;&lt;full-title&gt;Geomorphology&lt;/full-title&gt;&lt;/periodical&gt;&lt;pages&gt;230-237&lt;/pages&gt;&lt;volume&gt;104&lt;/volume&gt;&lt;number&gt;3-4&lt;/number&gt;&lt;dates&gt;&lt;year&gt;2009&lt;/year&gt;&lt;/dates&gt;&lt;isbn&gt;0169-555X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Han et al., 2009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DBB76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Guangdong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D7B6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4A63061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25</w:t>
            </w:r>
          </w:p>
        </w:tc>
      </w:tr>
      <w:tr w:rsidR="00F25A24" w:rsidRPr="00473D3F" w14:paraId="55ED8181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56E333F1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4C7F7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Mahmoodabadi&lt;/Author&gt;&lt;Year&gt;2017&lt;/Year&gt;&lt;RecNum&gt;230&lt;/RecNum&gt;&lt;DisplayText&gt;(Mahmoodabadi &amp;amp; Rajabpour, 2017)&lt;/DisplayText&gt;&lt;record&gt;&lt;rec-number&gt;230&lt;/rec-number&gt;&lt;foreign-keys&gt;&lt;key app="EN" db-id="2wdxtteekvsss8erd5uv9p08a5afrwdd9xts" timestamp="1724150895"&gt;230&lt;/key&gt;&lt;/foreign-keys&gt;&lt;ref-type name="Journal Article"&gt;17&lt;/ref-type&gt;&lt;contributors&gt;&lt;authors&gt;&lt;author&gt;Mahmoodabadi, Majid&lt;/author&gt;&lt;author&gt;Rajabpour, Hoda&lt;/author&gt;&lt;/authors&gt;&lt;/contributors&gt;&lt;titles&gt;&lt;title&gt;Study on the effect of initial soil moisture content on wind erosion rate using a laboratory wind tunnel&lt;/title&gt;&lt;secondary-title&gt;Journal of Water and Soil Conservation&lt;/secondary-title&gt;&lt;/titles&gt;&lt;periodical&gt;&lt;full-title&gt;Journal of Water and Soil Conservation&lt;/full-title&gt;&lt;/periodical&gt;&lt;pages&gt;167-183&lt;/pages&gt;&lt;volume&gt;24&lt;/volume&gt;&lt;number&gt;2&lt;/number&gt;&lt;dates&gt;&lt;year&gt;2017&lt;/year&gt;&lt;/dates&gt;&lt;isbn&gt;2322-2069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Mahmoodabadi &amp; Rajabpour, 2017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1D231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Kerman (Iran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967DC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 - Loamy sand - Sandy loam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1E023665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8</w:t>
            </w:r>
          </w:p>
        </w:tc>
      </w:tr>
      <w:tr w:rsidR="00F25A24" w:rsidRPr="00473D3F" w14:paraId="312AEBF0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138E104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3222C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Van Pelt&lt;/Author&gt;&lt;Year&gt;2013&lt;/Year&gt;&lt;RecNum&gt;231&lt;/RecNum&gt;&lt;DisplayText&gt;(Van Pelt et al., 2013)&lt;/DisplayText&gt;&lt;record&gt;&lt;rec-number&gt;231&lt;/rec-number&gt;&lt;foreign-keys&gt;&lt;key app="EN" db-id="2wdxtteekvsss8erd5uv9p08a5afrwdd9xts" timestamp="1724150941"&gt;231&lt;/key&gt;&lt;/foreign-keys&gt;&lt;ref-type name="Journal Article"&gt;17&lt;/ref-type&gt;&lt;contributors&gt;&lt;authors&gt;&lt;author&gt;Van Pelt, R Scott&lt;/author&gt;&lt;author&gt;Baddock, Matthew C&lt;/author&gt;&lt;author&gt;Zobeck, Ted M&lt;/author&gt;&lt;author&gt;Schlegel, Alan J&lt;/author&gt;&lt;author&gt;Vigil, Merle F&lt;/author&gt;&lt;author&gt;Acosta-Martinez, Veronica&lt;/author&gt;&lt;/authors&gt;&lt;/contributors&gt;&lt;titles&gt;&lt;title&gt;Field wind tunnel testing of two silt loam soils on the North American Central High Plains&lt;/title&gt;&lt;secondary-title&gt;Aeolian Research&lt;/secondary-title&gt;&lt;/titles&gt;&lt;periodical&gt;&lt;full-title&gt;Aeolian Research&lt;/full-title&gt;&lt;/periodical&gt;&lt;pages&gt;53-59&lt;/pages&gt;&lt;volume&gt;10&lt;/volume&gt;&lt;dates&gt;&lt;year&gt;2013&lt;/year&gt;&lt;/dates&gt;&lt;isbn&gt;1875-9637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Van Pelt et al., 2013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12DC89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Kansas, Colorado (US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3327D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ilt loam - Silt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02D49A2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8</w:t>
            </w:r>
          </w:p>
        </w:tc>
      </w:tr>
      <w:tr w:rsidR="00F25A24" w:rsidRPr="00473D3F" w14:paraId="6BFB8700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56AA363F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FFA7C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Liu&lt;/Author&gt;&lt;Year&gt;2017&lt;/Year&gt;&lt;RecNum&gt;232&lt;/RecNum&gt;&lt;DisplayText&gt;(Liu et al., 2017)&lt;/DisplayText&gt;&lt;record&gt;&lt;rec-number&gt;232&lt;/rec-number&gt;&lt;foreign-keys&gt;&lt;key app="EN" db-id="2wdxtteekvsss8erd5uv9p08a5afrwdd9xts" timestamp="1724151126"&gt;232&lt;/key&gt;&lt;/foreign-keys&gt;&lt;ref-type name="Journal Article"&gt;17&lt;/ref-type&gt;&lt;contributors&gt;&lt;authors&gt;&lt;author&gt;Liu, Tiejun&lt;/author&gt;&lt;author&gt;Xu, Xiangtian&lt;/author&gt;&lt;author&gt;Yang, Jie&lt;/author&gt;&lt;/authors&gt;&lt;/contributors&gt;&lt;titles&gt;&lt;title&gt;Experimental study on the effect of freezing-thawing cycles on wind erosion of black soil in Northeast China&lt;/title&gt;&lt;secondary-title&gt;Cold Regions Science and Technology&lt;/secondary-title&gt;&lt;/titles&gt;&lt;periodical&gt;&lt;full-title&gt;Cold Regions Science and Technology&lt;/full-title&gt;&lt;/periodical&gt;&lt;pages&gt;1-8&lt;/pages&gt;&lt;volume&gt;136&lt;/volume&gt;&lt;dates&gt;&lt;year&gt;2017&lt;/year&gt;&lt;/dates&gt;&lt;isbn&gt;0165-232X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Liu et al., 2017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93A98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Loess Plateau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9A10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Loamy 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21A2574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2</w:t>
            </w:r>
          </w:p>
        </w:tc>
      </w:tr>
      <w:tr w:rsidR="00F25A24" w:rsidRPr="00473D3F" w14:paraId="588F6AE5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2B76F20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2FC718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Fattahi&lt;/Author&gt;&lt;Year&gt;2020&lt;/Year&gt;&lt;RecNum&gt;233&lt;/RecNum&gt;&lt;DisplayText&gt;(Fattahi et al., 2020)&lt;/DisplayText&gt;&lt;record&gt;&lt;rec-number&gt;233&lt;/rec-number&gt;&lt;foreign-keys&gt;&lt;key app="EN" db-id="2wdxtteekvsss8erd5uv9p08a5afrwdd9xts" timestamp="1724151169"&gt;233&lt;/key&gt;&lt;/foreign-keys&gt;&lt;ref-type name="Journal Article"&gt;17&lt;/ref-type&gt;&lt;contributors&gt;&lt;authors&gt;&lt;author&gt;Fattahi, Seyed Mohammad&lt;/author&gt;&lt;author&gt;Soroush, Abbas&lt;/author&gt;&lt;author&gt;Huang, Ning&lt;/author&gt;&lt;/authors&gt;&lt;/contributors&gt;&lt;titles&gt;&lt;title&gt;Biocementation control of sand against wind erosion&lt;/title&gt;&lt;secondary-title&gt;Journal of Geotechnical and Geoenvironmental Engineering&lt;/secondary-title&gt;&lt;/titles&gt;&lt;periodical&gt;&lt;full-title&gt;Journal of geotechnical and geoenvironmental engineering&lt;/full-title&gt;&lt;/periodical&gt;&lt;pages&gt;04020045&lt;/pages&gt;&lt;volume&gt;146&lt;/volume&gt;&lt;number&gt;6&lt;/number&gt;&lt;dates&gt;&lt;year&gt;2020&lt;/year&gt;&lt;/dates&gt;&lt;isbn&gt;1090-0241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Fattahi et al., 2020a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5A14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Desert Minqin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3A396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32B8047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4</w:t>
            </w:r>
          </w:p>
        </w:tc>
      </w:tr>
      <w:tr w:rsidR="00F25A24" w:rsidRPr="00473D3F" w14:paraId="160EED22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1104B919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DA8C1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Avecilla&lt;/Author&gt;&lt;Year&gt;2015&lt;/Year&gt;&lt;RecNum&gt;234&lt;/RecNum&gt;&lt;DisplayText&gt;(Avecilla et al., 2015)&lt;/DisplayText&gt;&lt;record&gt;&lt;rec-number&gt;234&lt;/rec-number&gt;&lt;foreign-keys&gt;&lt;key app="EN" db-id="2wdxtteekvsss8erd5uv9p08a5afrwdd9xts" timestamp="1724151228"&gt;234&lt;/key&gt;&lt;/foreign-keys&gt;&lt;ref-type name="Journal Article"&gt;17&lt;/ref-type&gt;&lt;contributors&gt;&lt;authors&gt;&lt;author&gt;Avecilla, Fernando&lt;/author&gt;&lt;author&gt;Panebianco, Juan Esteban&lt;/author&gt;&lt;author&gt;Buschiazzo, Daniel Eduardo&lt;/author&gt;&lt;/authors&gt;&lt;/contributors&gt;&lt;titles&gt;&lt;title&gt;Variable effects of saltation and soil properties on wind erosion of different textured soils&lt;/title&gt;&lt;secondary-title&gt;Aeolian Research&lt;/secondary-title&gt;&lt;/titles&gt;&lt;periodical&gt;&lt;full-title&gt;Aeolian Research&lt;/full-title&gt;&lt;/periodical&gt;&lt;pages&gt;145-153&lt;/pages&gt;&lt;volume&gt;18&lt;/volume&gt;&lt;dates&gt;&lt;year&gt;2015&lt;/year&gt;&lt;/dates&gt;&lt;isbn&gt;1875-9637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Avecilla et al., 2015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FE88D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Argenti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94D8D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 – Loam - Sandy loam - Loamy 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76F0FC6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6</w:t>
            </w:r>
          </w:p>
        </w:tc>
      </w:tr>
      <w:tr w:rsidR="00F25A24" w:rsidRPr="00473D3F" w14:paraId="63376016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55ABE76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8264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Nan&lt;/Author&gt;&lt;Year&gt;2018&lt;/Year&gt;&lt;RecNum&gt;235&lt;/RecNum&gt;&lt;DisplayText&gt;(Nan et al., 2018)&lt;/DisplayText&gt;&lt;record&gt;&lt;rec-number&gt;235&lt;/rec-number&gt;&lt;foreign-keys&gt;&lt;key app="EN" db-id="2wdxtteekvsss8erd5uv9p08a5afrwdd9xts" timestamp="1724151267"&gt;235&lt;/key&gt;&lt;/foreign-keys&gt;&lt;ref-type name="Journal Article"&gt;17&lt;/ref-type&gt;&lt;contributors&gt;&lt;authors&gt;&lt;author&gt;Nan, Ling&lt;/author&gt;&lt;author&gt;Dong, Zhibao&lt;/author&gt;&lt;author&gt;Xiao, Weiqiang&lt;/author&gt;&lt;author&gt;Li, Chao&lt;/author&gt;&lt;author&gt;Xiao, Nan&lt;/author&gt;&lt;author&gt;Song, Shaopeng&lt;/author&gt;&lt;author&gt;Xiao, Fengjun&lt;/author&gt;&lt;author&gt;Du, Lingtong&lt;/author&gt;&lt;/authors&gt;&lt;/contributors&gt;&lt;titles&gt;&lt;title&gt;A field investigation of wind erosion in the farming–pastoral ecotone of northern China using a portable wind tunnel: a case study in Yanchi County&lt;/title&gt;&lt;secondary-title&gt;Journal of Arid Land&lt;/secondary-title&gt;&lt;/titles&gt;&lt;periodical&gt;&lt;full-title&gt;Journal of Arid Land&lt;/full-title&gt;&lt;/periodical&gt;&lt;pages&gt;27-38&lt;/pages&gt;&lt;volume&gt;10&lt;/volume&gt;&lt;dates&gt;&lt;year&gt;2018&lt;/year&gt;&lt;/dates&gt;&lt;isbn&gt;1674-6767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Nan et al., 2018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1CB9D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proofErr w:type="spellStart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Yanchi</w:t>
            </w:r>
            <w:proofErr w:type="spellEnd"/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CFAA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y loam - Loamy 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00980653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9</w:t>
            </w:r>
          </w:p>
        </w:tc>
      </w:tr>
      <w:tr w:rsidR="00F25A24" w:rsidRPr="00473D3F" w14:paraId="43F7663C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5E6E2633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C61A5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Tominaga&lt;/Author&gt;&lt;Year&gt;2022&lt;/Year&gt;&lt;RecNum&gt;236&lt;/RecNum&gt;&lt;DisplayText&gt;(Tominaga &amp;amp; Okuyama, 2022)&lt;/DisplayText&gt;&lt;record&gt;&lt;rec-number&gt;236&lt;/rec-number&gt;&lt;foreign-keys&gt;&lt;key app="EN" db-id="2wdxtteekvsss8erd5uv9p08a5afrwdd9xts" timestamp="1724151313"&gt;236&lt;/key&gt;&lt;/foreign-keys&gt;&lt;ref-type name="Journal Article"&gt;17&lt;/ref-type&gt;&lt;contributors&gt;&lt;authors&gt;&lt;author&gt;Tominaga, Yoshihide&lt;/author&gt;&lt;author&gt;Okuyama, Toshihiro&lt;/author&gt;&lt;/authors&gt;&lt;/contributors&gt;&lt;titles&gt;&lt;title&gt;Investigating threshold wind velocity for movement of sparsely distributed gravels in a wind tunnel: Effect of surface coarseness&lt;/title&gt;&lt;secondary-title&gt;Aeolian Research&lt;/secondary-title&gt;&lt;/titles&gt;&lt;periodical&gt;&lt;full-title&gt;Aeolian Research&lt;/full-title&gt;&lt;/periodical&gt;&lt;pages&gt;100775&lt;/pages&gt;&lt;volume&gt;54&lt;/volume&gt;&lt;dates&gt;&lt;year&gt;2022&lt;/year&gt;&lt;/dates&gt;&lt;isbn&gt;1875-9637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Tominaga &amp; Okuyama, 2022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FADF1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Kagawa (Japan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4D61A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 - Loamy 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41A72306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5</w:t>
            </w:r>
          </w:p>
        </w:tc>
      </w:tr>
      <w:tr w:rsidR="00F25A24" w:rsidRPr="00473D3F" w14:paraId="7F257501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0519E976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E094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Zhang&lt;/Author&gt;&lt;Year&gt;2004&lt;/Year&gt;&lt;RecNum&gt;237&lt;/RecNum&gt;&lt;DisplayText&gt;(Zhang et al., 2004)&lt;/DisplayText&gt;&lt;record&gt;&lt;rec-number&gt;237&lt;/rec-number&gt;&lt;foreign-keys&gt;&lt;key app="EN" db-id="2wdxtteekvsss8erd5uv9p08a5afrwdd9xts" timestamp="1724151348"&gt;237&lt;/key&gt;&lt;/foreign-keys&gt;&lt;ref-type name="Journal Article"&gt;17&lt;/ref-type&gt;&lt;contributors&gt;&lt;authors&gt;&lt;author&gt;Zhang, Chun-Lai&lt;/author&gt;&lt;author&gt;Zou, Xue-Yong&lt;/author&gt;&lt;author&gt;Gong, Ji-Rui&lt;/author&gt;&lt;author&gt;Liu, Lian-You&lt;/author&gt;&lt;author&gt;Liu, Yu-Zhang&lt;/author&gt;&lt;/authors&gt;&lt;/contributors&gt;&lt;titles&gt;&lt;title&gt;Aerodynamic roughness of cultivated soil and its influences on soil erosion by wind in a wind tunnel&lt;/title&gt;&lt;secondary-title&gt;Soil and Tillage Research&lt;/secondary-title&gt;&lt;/titles&gt;&lt;periodical&gt;&lt;full-title&gt;Soil and Tillage Research&lt;/full-title&gt;&lt;/periodical&gt;&lt;pages&gt;53-59&lt;/pages&gt;&lt;volume&gt;75&lt;/volume&gt;&lt;number&gt;1&lt;/number&gt;&lt;dates&gt;&lt;year&gt;2004&lt;/year&gt;&lt;/dates&gt;&lt;isbn&gt;0167-1987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Zhang et al., 2004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7494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Guinan (Ch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30A2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ilt loam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55C845AA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5</w:t>
            </w:r>
          </w:p>
        </w:tc>
      </w:tr>
      <w:tr w:rsidR="00F25A24" w:rsidRPr="00473D3F" w14:paraId="79174440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5B0696E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1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9142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Kohake&lt;/Author&gt;&lt;Year&gt;2010&lt;/Year&gt;&lt;RecNum&gt;238&lt;/RecNum&gt;&lt;DisplayText&gt;(Kohake et al., 2010)&lt;/DisplayText&gt;&lt;record&gt;&lt;rec-number&gt;238&lt;/rec-number&gt;&lt;foreign-keys&gt;&lt;key app="EN" db-id="2wdxtteekvsss8erd5uv9p08a5afrwdd9xts" timestamp="1724151388"&gt;238&lt;/key&gt;&lt;/foreign-keys&gt;&lt;ref-type name="Journal Article"&gt;17&lt;/ref-type&gt;&lt;contributors&gt;&lt;authors&gt;&lt;author&gt;Kohake, DJ&lt;/author&gt;&lt;author&gt;Hagen, LJ&lt;/author&gt;&lt;author&gt;Skidmore, EL&lt;/author&gt;&lt;/authors&gt;&lt;/contributors&gt;&lt;titles&gt;&lt;title&gt;Wind erodibility of organic soils&lt;/title&gt;&lt;secondary-title&gt;Soil Science Society of America Journal&lt;/secondary-title&gt;&lt;/titles&gt;&lt;periodical&gt;&lt;full-title&gt;Soil Science Society of America Journal&lt;/full-title&gt;&lt;/periodical&gt;&lt;pages&gt;250-257&lt;/pages&gt;&lt;volume&gt;74&lt;/volume&gt;&lt;number&gt;1&lt;/number&gt;&lt;dates&gt;&lt;year&gt;2010&lt;/year&gt;&lt;/dates&gt;&lt;isbn&gt;0361-5995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Kohake et al., 2010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E636DD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Florida, California, Michigan (US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3A64F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Loam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349FFF7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24</w:t>
            </w:r>
          </w:p>
        </w:tc>
      </w:tr>
      <w:tr w:rsidR="00F25A24" w:rsidRPr="00473D3F" w14:paraId="74F99752" w14:textId="77777777" w:rsidTr="007E7AE1">
        <w:tc>
          <w:tcPr>
            <w:tcW w:w="1870" w:type="dxa"/>
            <w:tcBorders>
              <w:top w:val="nil"/>
              <w:bottom w:val="nil"/>
              <w:right w:val="nil"/>
            </w:tcBorders>
            <w:vAlign w:val="center"/>
          </w:tcPr>
          <w:p w14:paraId="0CA23FEB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2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AC6CE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de Oro&lt;/Author&gt;&lt;Year&gt;2019&lt;/Year&gt;&lt;RecNum&gt;239&lt;/RecNum&gt;&lt;DisplayText&gt;(de Oro et al., 2019)&lt;/DisplayText&gt;&lt;record&gt;&lt;rec-number&gt;239&lt;/rec-number&gt;&lt;foreign-keys&gt;&lt;key app="EN" db-id="2wdxtteekvsss8erd5uv9p08a5afrwdd9xts" timestamp="1724151419"&gt;239&lt;/key&gt;&lt;/foreign-keys&gt;&lt;ref-type name="Journal Article"&gt;17&lt;/ref-type&gt;&lt;contributors&gt;&lt;authors&gt;&lt;author&gt;de Oro, Laura A&lt;/author&gt;&lt;author&gt;Colazo, Juan C&lt;/author&gt;&lt;author&gt;Avecilla, Fernando&lt;/author&gt;&lt;author&gt;Buschiazzo, Daniel E&lt;/author&gt;&lt;author&gt;Asensio, Carlos&lt;/author&gt;&lt;/authors&gt;&lt;/contributors&gt;&lt;titles&gt;&lt;title&gt;Relative soil water content as a factor for wind erodibility in soils with different texture and aggregation&lt;/title&gt;&lt;secondary-title&gt;Aeolian Research&lt;/secondary-title&gt;&lt;/titles&gt;&lt;periodical&gt;&lt;full-title&gt;Aeolian Research&lt;/full-title&gt;&lt;/periodical&gt;&lt;pages&gt;25-31&lt;/pages&gt;&lt;volume&gt;37&lt;/volume&gt;&lt;dates&gt;&lt;year&gt;2019&lt;/year&gt;&lt;/dates&gt;&lt;isbn&gt;1875-9637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de Oro et al., 2019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99BA9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Pampas Region (Argentina)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57F8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Loam - Sandy loam - Loamy sand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</w:tcBorders>
            <w:vAlign w:val="center"/>
          </w:tcPr>
          <w:p w14:paraId="4C3A55C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66</w:t>
            </w:r>
          </w:p>
        </w:tc>
      </w:tr>
      <w:tr w:rsidR="00F25A24" w:rsidRPr="00473D3F" w14:paraId="125C0818" w14:textId="77777777" w:rsidTr="007E7AE1">
        <w:tc>
          <w:tcPr>
            <w:tcW w:w="1870" w:type="dxa"/>
            <w:tcBorders>
              <w:top w:val="nil"/>
              <w:right w:val="nil"/>
            </w:tcBorders>
            <w:vAlign w:val="center"/>
          </w:tcPr>
          <w:p w14:paraId="262F1170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21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14:paraId="76BCB7D9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Kheirabadi&lt;/Author&gt;&lt;Year&gt;2018&lt;/Year&gt;&lt;RecNum&gt;240&lt;/RecNum&gt;&lt;DisplayText&gt;(Kheirabadi et al., 2018)&lt;/DisplayText&gt;&lt;record&gt;&lt;rec-number&gt;240&lt;/rec-number&gt;&lt;foreign-keys&gt;&lt;key app="EN" db-id="2wdxtteekvsss8erd5uv9p08a5afrwdd9xts" timestamp="1724151460"&gt;240&lt;/key&gt;&lt;/foreign-keys&gt;&lt;ref-type name="Journal Article"&gt;17&lt;/ref-type&gt;&lt;contributors&gt;&lt;authors&gt;&lt;author&gt;Kheirabadi, Hossein&lt;/author&gt;&lt;author&gt;Mahmoodabadi, Majid&lt;/author&gt;&lt;author&gt;Jalali, Vahidreza&lt;/author&gt;&lt;author&gt;Naghavi, Hormozd&lt;/author&gt;&lt;/authors&gt;&lt;/contributors&gt;&lt;titles&gt;&lt;title&gt;Sediment flux, wind erosion and net erosion influenced by soil bed length, wind velocity and aggregate size distribution&lt;/title&gt;&lt;secondary-title&gt;Geoderma&lt;/secondary-title&gt;&lt;/titles&gt;&lt;periodical&gt;&lt;full-title&gt;Geoderma&lt;/full-title&gt;&lt;/periodical&gt;&lt;pages&gt;22-30&lt;/pages&gt;&lt;volume&gt;323&lt;/volume&gt;&lt;dates&gt;&lt;year&gt;2018&lt;/year&gt;&lt;/dates&gt;&lt;isbn&gt;0016-7061&lt;/isbn&gt;&lt;urls&gt;&lt;/urls&gt;&lt;/record&gt;&lt;/Cite&gt;&lt;/EndNote&gt;</w:instrTex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Pr="00473D3F"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Kheirabadi et al., 2018)</w:t>
            </w: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14:paraId="40E5E895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Kerman (Iran)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14:paraId="4F187392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Sandy loam</w:t>
            </w:r>
          </w:p>
        </w:tc>
        <w:tc>
          <w:tcPr>
            <w:tcW w:w="1870" w:type="dxa"/>
            <w:tcBorders>
              <w:top w:val="nil"/>
              <w:left w:val="nil"/>
            </w:tcBorders>
            <w:vAlign w:val="center"/>
          </w:tcPr>
          <w:p w14:paraId="781680E7" w14:textId="77777777" w:rsidR="00F25A24" w:rsidRPr="00473D3F" w:rsidRDefault="00F25A24" w:rsidP="007E7AE1">
            <w:pPr>
              <w:bidi w:val="0"/>
              <w:jc w:val="center"/>
              <w:rPr>
                <w:rFonts w:asciiTheme="majorBidi" w:hAnsiTheme="majorBidi" w:cstheme="majorBidi"/>
                <w:sz w:val="16"/>
                <w:szCs w:val="16"/>
                <w:lang w:bidi="fa-IR"/>
              </w:rPr>
            </w:pPr>
            <w:r w:rsidRPr="00473D3F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9</w:t>
            </w:r>
          </w:p>
        </w:tc>
      </w:tr>
    </w:tbl>
    <w:p w14:paraId="6FAF4307" w14:textId="77777777" w:rsidR="00F25A24" w:rsidRDefault="00F25A24" w:rsidP="00F25A24">
      <w:pPr>
        <w:bidi w:val="0"/>
        <w:spacing w:line="480" w:lineRule="auto"/>
        <w:jc w:val="left"/>
        <w:rPr>
          <w:rFonts w:asciiTheme="majorBidi" w:hAnsiTheme="majorBidi" w:cstheme="majorBidi"/>
          <w:sz w:val="20"/>
          <w:szCs w:val="20"/>
          <w:lang w:val="x-none" w:eastAsia="x-none" w:bidi="fa-IR"/>
        </w:rPr>
      </w:pPr>
    </w:p>
    <w:p w14:paraId="748D9167" w14:textId="77777777" w:rsidR="00473D3F" w:rsidRPr="00473D3F" w:rsidRDefault="00473D3F" w:rsidP="00473D3F">
      <w:pPr>
        <w:bidi w:val="0"/>
        <w:spacing w:line="480" w:lineRule="auto"/>
        <w:jc w:val="left"/>
        <w:rPr>
          <w:rFonts w:asciiTheme="majorBidi" w:hAnsiTheme="majorBidi" w:cstheme="majorBidi"/>
          <w:sz w:val="20"/>
          <w:szCs w:val="20"/>
          <w:lang w:val="x-none" w:eastAsia="x-none" w:bidi="fa-IR"/>
        </w:rPr>
      </w:pPr>
    </w:p>
    <w:p w14:paraId="31AB5A3B" w14:textId="77777777" w:rsidR="00F25A24" w:rsidRPr="00473D3F" w:rsidRDefault="00F25A24" w:rsidP="00F25A24">
      <w:pPr>
        <w:bidi w:val="0"/>
        <w:jc w:val="center"/>
        <w:rPr>
          <w:rFonts w:asciiTheme="majorBidi" w:hAnsiTheme="majorBidi" w:cstheme="majorBidi"/>
          <w:sz w:val="20"/>
          <w:szCs w:val="20"/>
        </w:rPr>
      </w:pPr>
      <w:r w:rsidRPr="00473D3F">
        <w:rPr>
          <w:rFonts w:asciiTheme="majorBidi" w:hAnsiTheme="majorBidi" w:cstheme="majorBidi"/>
          <w:sz w:val="20"/>
          <w:szCs w:val="20"/>
        </w:rPr>
        <w:lastRenderedPageBreak/>
        <w:t xml:space="preserve">Table S2. </w:t>
      </w:r>
      <w:proofErr w:type="spellStart"/>
      <w:r w:rsidRPr="00473D3F">
        <w:rPr>
          <w:rFonts w:asciiTheme="majorBidi" w:hAnsiTheme="majorBidi" w:cstheme="majorBidi"/>
          <w:sz w:val="20"/>
          <w:szCs w:val="20"/>
        </w:rPr>
        <w:t>Matlab</w:t>
      </w:r>
      <w:proofErr w:type="spellEnd"/>
      <w:r w:rsidRPr="00473D3F">
        <w:rPr>
          <w:rFonts w:asciiTheme="majorBidi" w:hAnsiTheme="majorBidi" w:cstheme="majorBidi"/>
          <w:sz w:val="20"/>
          <w:szCs w:val="20"/>
        </w:rPr>
        <w:t xml:space="preserve"> code used for the DBSCAN algorithm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F25A24" w:rsidRPr="00473D3F" w14:paraId="4F9C58B9" w14:textId="77777777" w:rsidTr="007E7AE1">
        <w:tc>
          <w:tcPr>
            <w:tcW w:w="9016" w:type="dxa"/>
            <w:tcBorders>
              <w:left w:val="nil"/>
              <w:right w:val="nil"/>
            </w:tcBorders>
          </w:tcPr>
          <w:p w14:paraId="06C1D859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DBSCAN(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DB, </w:t>
            </w:r>
            <w:proofErr w:type="spell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distFunc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, eps, </w:t>
            </w:r>
            <w:proofErr w:type="spell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minPts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) {</w:t>
            </w:r>
          </w:p>
          <w:p w14:paraId="559585A1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C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= 0                                       /* Cluster counter */</w:t>
            </w:r>
          </w:p>
          <w:p w14:paraId="458563D3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for each point P in database DB {</w:t>
            </w:r>
          </w:p>
          <w:p w14:paraId="295376FC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if label(P) ≠ undefined then continue    /* Previously processed in inner loop */</w:t>
            </w:r>
          </w:p>
          <w:p w14:paraId="1A2A79DF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Neighbors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N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= </w:t>
            </w:r>
            <w:proofErr w:type="spellStart"/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RangeQuery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DB, </w:t>
            </w:r>
            <w:proofErr w:type="spell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distFunc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, P,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eps)  /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* Find neighbors */</w:t>
            </w:r>
          </w:p>
          <w:p w14:paraId="04E23E79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if |N| &lt; </w:t>
            </w:r>
            <w:proofErr w:type="spell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minPts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then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{  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     /* Density check */</w:t>
            </w:r>
          </w:p>
          <w:p w14:paraId="76834F97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label(P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)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= Noise                    /* Label as Noise */</w:t>
            </w:r>
          </w:p>
          <w:p w14:paraId="2691576E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continue</w:t>
            </w:r>
          </w:p>
          <w:p w14:paraId="4D903CBB" w14:textId="5A98303A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}</w:t>
            </w:r>
          </w:p>
          <w:p w14:paraId="3176B105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C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= C + 1                               /* next cluster label */</w:t>
            </w:r>
          </w:p>
          <w:p w14:paraId="76CD8DAE" w14:textId="4E017DD5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label(P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)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= C                            /* Label initial point */</w:t>
            </w:r>
          </w:p>
          <w:p w14:paraId="46C134A9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</w:t>
            </w:r>
            <w:proofErr w:type="spell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SeedSet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S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= N \ {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P}   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      /* Neighbors to expand */</w:t>
            </w:r>
          </w:p>
          <w:p w14:paraId="20EE6E81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for each point Q in S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{  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    /* Process every seed point Q */</w:t>
            </w:r>
          </w:p>
          <w:p w14:paraId="76120D52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if label(Q) = Noise then label(Q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)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=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C  /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* Change Noise to border point */</w:t>
            </w:r>
          </w:p>
          <w:p w14:paraId="6FA73476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if label(Q) ≠ undefined then continue /* Previously processed (e.g., border point) */</w:t>
            </w:r>
          </w:p>
          <w:p w14:paraId="6AEF0A74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label(Q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)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= C                        /* Label neighbor */</w:t>
            </w:r>
          </w:p>
          <w:p w14:paraId="5B761019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Neighbors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N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= </w:t>
            </w:r>
            <w:proofErr w:type="spellStart"/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RangeQuery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DB, </w:t>
            </w:r>
            <w:proofErr w:type="spell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distFunc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, Q,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eps)  /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>* Find neighbors */</w:t>
            </w:r>
          </w:p>
          <w:p w14:paraId="50C871B7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if |N| ≥ </w:t>
            </w:r>
            <w:proofErr w:type="spell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minPts</w:t>
            </w:r>
            <w:proofErr w:type="spell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then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{  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 /* Density check (if Q is a core point) */</w:t>
            </w:r>
          </w:p>
          <w:p w14:paraId="34BF5D5C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    </w:t>
            </w:r>
            <w:proofErr w:type="gramStart"/>
            <w:r w:rsidRPr="00473D3F">
              <w:rPr>
                <w:rFonts w:asciiTheme="majorBidi" w:hAnsiTheme="majorBidi" w:cstheme="majorBidi"/>
                <w:sz w:val="20"/>
                <w:szCs w:val="20"/>
              </w:rPr>
              <w:t>S :</w:t>
            </w:r>
            <w:proofErr w:type="gramEnd"/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= S </w:t>
            </w:r>
            <w:r w:rsidRPr="00473D3F">
              <w:rPr>
                <w:rFonts w:ascii="Cambria Math" w:hAnsi="Cambria Math" w:cs="Cambria Math"/>
                <w:sz w:val="20"/>
                <w:szCs w:val="20"/>
              </w:rPr>
              <w:t>∪</w:t>
            </w: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N                       /* Add new neighbors to seed set */</w:t>
            </w:r>
          </w:p>
          <w:p w14:paraId="2C6D7122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    }</w:t>
            </w:r>
          </w:p>
          <w:p w14:paraId="7D99EF9A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    }</w:t>
            </w:r>
          </w:p>
          <w:p w14:paraId="1589E760" w14:textId="77777777" w:rsidR="00473D3F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 xml:space="preserve">    }</w:t>
            </w:r>
          </w:p>
          <w:p w14:paraId="15B1587C" w14:textId="667E0E3D" w:rsidR="00F25A24" w:rsidRPr="00473D3F" w:rsidRDefault="00473D3F" w:rsidP="00473D3F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473D3F">
              <w:rPr>
                <w:rFonts w:asciiTheme="majorBidi" w:hAnsiTheme="majorBidi" w:cstheme="majorBidi"/>
                <w:sz w:val="20"/>
                <w:szCs w:val="20"/>
              </w:rPr>
              <w:t>}</w:t>
            </w:r>
          </w:p>
        </w:tc>
      </w:tr>
    </w:tbl>
    <w:p w14:paraId="3C049C94" w14:textId="77777777" w:rsidR="00F25A24" w:rsidRPr="00473D3F" w:rsidRDefault="00F25A24" w:rsidP="00F25A24">
      <w:pPr>
        <w:bidi w:val="0"/>
        <w:jc w:val="center"/>
        <w:rPr>
          <w:rFonts w:asciiTheme="majorBidi" w:hAnsiTheme="majorBidi" w:cstheme="majorBidi"/>
          <w:sz w:val="20"/>
          <w:szCs w:val="20"/>
        </w:rPr>
      </w:pPr>
    </w:p>
    <w:p w14:paraId="17F7BEC6" w14:textId="77777777" w:rsidR="00F25A24" w:rsidRPr="00473D3F" w:rsidRDefault="00F25A24" w:rsidP="00F25A24">
      <w:pPr>
        <w:bidi w:val="0"/>
        <w:jc w:val="center"/>
        <w:rPr>
          <w:sz w:val="22"/>
          <w:szCs w:val="22"/>
          <w:lang w:bidi="fa-IR"/>
        </w:rPr>
      </w:pPr>
    </w:p>
    <w:p w14:paraId="165E5FB7" w14:textId="77777777" w:rsidR="00F25A24" w:rsidRPr="00473D3F" w:rsidRDefault="00F25A24" w:rsidP="00F25A24">
      <w:pPr>
        <w:bidi w:val="0"/>
        <w:spacing w:line="480" w:lineRule="auto"/>
        <w:jc w:val="left"/>
        <w:rPr>
          <w:rFonts w:asciiTheme="majorBidi" w:hAnsiTheme="majorBidi" w:cstheme="majorBidi"/>
          <w:sz w:val="20"/>
          <w:szCs w:val="20"/>
          <w:rtl/>
          <w:lang w:val="x-none" w:eastAsia="x-none" w:bidi="fa-IR"/>
        </w:rPr>
      </w:pPr>
      <w:r w:rsidRPr="00473D3F">
        <w:rPr>
          <w:noProof/>
          <w:sz w:val="22"/>
          <w:szCs w:val="22"/>
          <w:rtl/>
        </w:rPr>
        <w:lastRenderedPageBreak/>
        <mc:AlternateContent>
          <mc:Choice Requires="wpg">
            <w:drawing>
              <wp:inline distT="0" distB="0" distL="0" distR="0" wp14:anchorId="10792010" wp14:editId="3B3B8808">
                <wp:extent cx="5731510" cy="7915910"/>
                <wp:effectExtent l="0" t="0" r="2540" b="8890"/>
                <wp:docPr id="131" name="Group 13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1510" cy="7915910"/>
                          <a:chOff x="-238124" y="-57150"/>
                          <a:chExt cx="5775960" cy="7977301"/>
                        </a:xfrm>
                      </wpg:grpSpPr>
                      <wpg:grpSp>
                        <wpg:cNvPr id="128" name="Group 128"/>
                        <wpg:cNvGrpSpPr/>
                        <wpg:grpSpPr>
                          <a:xfrm>
                            <a:off x="-238124" y="-57150"/>
                            <a:ext cx="5775960" cy="7977301"/>
                            <a:chOff x="-238123" y="-57150"/>
                            <a:chExt cx="5775960" cy="7977301"/>
                          </a:xfrm>
                        </wpg:grpSpPr>
                        <pic:pic xmlns:pic="http://schemas.openxmlformats.org/drawingml/2006/picture">
                          <pic:nvPicPr>
                            <pic:cNvPr id="36" name="Picture 36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064" b="11197"/>
                            <a:stretch/>
                          </pic:blipFill>
                          <pic:spPr bwMode="auto">
                            <a:xfrm>
                              <a:off x="-238123" y="-57150"/>
                              <a:ext cx="5775960" cy="7086314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127" name="Text Box 127"/>
                          <wps:cNvSpPr txBox="1"/>
                          <wps:spPr>
                            <a:xfrm>
                              <a:off x="1728044" y="7495881"/>
                              <a:ext cx="2379880" cy="42427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DA43CE5" w14:textId="77777777" w:rsidR="00F25A24" w:rsidRPr="000C3BC5" w:rsidRDefault="00F25A24" w:rsidP="00F25A24">
                                <w:pPr>
                                  <w:pStyle w:val="Image"/>
                                  <w:rPr>
                                    <w:rtl/>
                                  </w:rPr>
                                </w:pPr>
                                <w:r w:rsidRPr="009926CD">
                                  <w:rPr>
                                    <w:rFonts w:asciiTheme="majorBidi" w:eastAsia="Times New Roman" w:hAnsiTheme="majorBidi" w:cstheme="majorBidi"/>
                                    <w:b w:val="0"/>
                                    <w:bCs w:val="0"/>
                                    <w:lang w:bidi="ar-SA"/>
                                  </w:rPr>
                                  <w:t>Fig. S1. Collected parameter</w:t>
                                </w:r>
                                <w:r w:rsidRPr="00A240CA">
                                  <w:t xml:space="preserve"> </w:t>
                                </w:r>
                                <w:r w:rsidRPr="009926CD">
                                  <w:rPr>
                                    <w:rFonts w:asciiTheme="majorBidi" w:eastAsia="Times New Roman" w:hAnsiTheme="majorBidi" w:cstheme="majorBidi"/>
                                    <w:b w:val="0"/>
                                    <w:bCs w:val="0"/>
                                    <w:lang w:bidi="ar-SA"/>
                                  </w:rPr>
                                  <w:t>value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30" name="Text Box 130"/>
                        <wps:cNvSpPr txBox="1"/>
                        <wps:spPr>
                          <a:xfrm>
                            <a:off x="2295139" y="7057712"/>
                            <a:ext cx="1462228" cy="42427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4D4CAF5" w14:textId="77777777" w:rsidR="00F25A24" w:rsidRPr="000C3BC5" w:rsidRDefault="00F25A24" w:rsidP="00F25A24">
                              <w:pPr>
                                <w:jc w:val="center"/>
                                <w:rPr>
                                  <w:b/>
                                  <w:bCs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24"/>
                                  <w:szCs w:val="24"/>
                                  <w:lang w:bidi="fa-IR"/>
                                </w:rPr>
                                <w:t>Number of sample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0792010" id="Group 131" o:spid="_x0000_s1026" style="width:451.3pt;height:623.3pt;mso-position-horizontal-relative:char;mso-position-vertical-relative:line" coordorigin="-2381,-571" coordsize="57759,7977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">
                <v:group id="Group 128" o:spid="_x0000_s1027" style="position:absolute;left:-2381;top:-571;width:57759;height:79772" coordorigin="-2381,-571" coordsize="57759,797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36" o:spid="_x0000_s1028" type="#_x0000_t75" style="position:absolute;left:-2381;top:-571;width:57759;height:708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">
                    <v:imagedata r:id="rId7" o:title="" croptop="5285f" cropbottom="7338f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27" o:spid="_x0000_s1029" type="#_x0000_t202" style="position:absolute;left:17280;top:74958;width:23799;height:424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" fillcolor="white [3201]" stroked="f" strokeweight=".5pt">
                    <v:textbox>
                      <w:txbxContent>
                        <w:p w14:paraId="2DA43CE5" w14:textId="77777777" w:rsidR="00F25A24" w:rsidRPr="000C3BC5" w:rsidRDefault="00F25A24" w:rsidP="00F25A24">
                          <w:pPr>
                            <w:pStyle w:val="Image"/>
                            <w:rPr>
                              <w:rtl/>
                            </w:rPr>
                          </w:pPr>
                          <w:r w:rsidRPr="009926CD">
                            <w:rPr>
                              <w:rFonts w:asciiTheme="majorBidi" w:eastAsia="Times New Roman" w:hAnsiTheme="majorBidi" w:cstheme="majorBidi"/>
                              <w:b w:val="0"/>
                              <w:bCs w:val="0"/>
                              <w:lang w:bidi="ar-SA"/>
                            </w:rPr>
                            <w:t>Fig. S1. Collected parameter</w:t>
                          </w:r>
                          <w:r w:rsidRPr="00A240CA">
                            <w:t xml:space="preserve"> </w:t>
                          </w:r>
                          <w:r w:rsidRPr="009926CD">
                            <w:rPr>
                              <w:rFonts w:asciiTheme="majorBidi" w:eastAsia="Times New Roman" w:hAnsiTheme="majorBidi" w:cstheme="majorBidi"/>
                              <w:b w:val="0"/>
                              <w:bCs w:val="0"/>
                              <w:lang w:bidi="ar-SA"/>
                            </w:rPr>
                            <w:t>values</w:t>
                          </w:r>
                        </w:p>
                      </w:txbxContent>
                    </v:textbox>
                  </v:shape>
                </v:group>
                <v:shape id="Text Box 130" o:spid="_x0000_s1030" type="#_x0000_t202" style="position:absolute;left:22951;top:70577;width:14622;height:424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" filled="f" stroked="f" strokeweight=".5pt">
                  <v:textbox>
                    <w:txbxContent>
                      <w:p w14:paraId="54D4CAF5" w14:textId="77777777" w:rsidR="00F25A24" w:rsidRPr="000C3BC5" w:rsidRDefault="00F25A24" w:rsidP="00F25A24">
                        <w:pPr>
                          <w:jc w:val="center"/>
                          <w:rPr>
                            <w:b/>
                            <w:bCs/>
                            <w:sz w:val="24"/>
                            <w:szCs w:val="24"/>
                            <w:rtl/>
                            <w:lang w:bidi="fa-IR"/>
                          </w:rPr>
                        </w:pPr>
                        <w:r>
                          <w:rPr>
                            <w:b/>
                            <w:bCs/>
                            <w:sz w:val="24"/>
                            <w:szCs w:val="24"/>
                            <w:lang w:bidi="fa-IR"/>
                          </w:rPr>
                          <w:t>Number of samples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D8AA248" w14:textId="77777777" w:rsidR="00F25A24" w:rsidRPr="00473D3F" w:rsidRDefault="00F25A24" w:rsidP="00F25A24">
      <w:pPr>
        <w:bidi w:val="0"/>
        <w:spacing w:line="480" w:lineRule="auto"/>
        <w:jc w:val="left"/>
        <w:rPr>
          <w:rFonts w:asciiTheme="majorBidi" w:hAnsiTheme="majorBidi" w:cstheme="majorBidi"/>
          <w:sz w:val="20"/>
          <w:szCs w:val="20"/>
          <w:rtl/>
          <w:lang w:val="x-none" w:eastAsia="x-none" w:bidi="fa-IR"/>
        </w:rPr>
      </w:pPr>
    </w:p>
    <w:p w14:paraId="0A8083D8" w14:textId="77777777" w:rsidR="00F25A24" w:rsidRPr="00473D3F" w:rsidRDefault="00F25A24" w:rsidP="00F25A24">
      <w:pPr>
        <w:bidi w:val="0"/>
        <w:spacing w:line="480" w:lineRule="auto"/>
        <w:jc w:val="left"/>
        <w:rPr>
          <w:rFonts w:asciiTheme="majorBidi" w:hAnsiTheme="majorBidi" w:cstheme="majorBidi"/>
          <w:sz w:val="20"/>
          <w:szCs w:val="20"/>
          <w:rtl/>
          <w:lang w:val="x-none" w:eastAsia="x-none" w:bidi="fa-IR"/>
        </w:rPr>
      </w:pPr>
      <w:r w:rsidRPr="00473D3F">
        <w:rPr>
          <w:rFonts w:asciiTheme="majorBidi" w:hAnsiTheme="majorBidi" w:cstheme="majorBidi"/>
          <w:noProof/>
          <w:sz w:val="20"/>
          <w:szCs w:val="20"/>
          <w:rtl/>
          <w:lang w:val="fa-IR" w:eastAsia="x-none" w:bidi="fa-IR"/>
        </w:rPr>
        <w:lastRenderedPageBreak/>
        <mc:AlternateContent>
          <mc:Choice Requires="wpg">
            <w:drawing>
              <wp:inline distT="0" distB="0" distL="0" distR="0" wp14:anchorId="698E1758" wp14:editId="0B2284BB">
                <wp:extent cx="5791200" cy="8199133"/>
                <wp:effectExtent l="0" t="0" r="0" b="0"/>
                <wp:docPr id="17" name="Group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91200" cy="8199133"/>
                          <a:chOff x="0" y="0"/>
                          <a:chExt cx="5791200" cy="8496949"/>
                        </a:xfrm>
                      </wpg:grpSpPr>
                      <wpg:grpSp>
                        <wpg:cNvPr id="133" name="Group 133"/>
                        <wpg:cNvGrpSpPr/>
                        <wpg:grpSpPr>
                          <a:xfrm>
                            <a:off x="0" y="0"/>
                            <a:ext cx="5791200" cy="8496949"/>
                            <a:chOff x="0" y="0"/>
                            <a:chExt cx="5791200" cy="8496949"/>
                          </a:xfrm>
                        </wpg:grpSpPr>
                        <pic:pic xmlns:pic="http://schemas.openxmlformats.org/drawingml/2006/picture">
                          <pic:nvPicPr>
                            <pic:cNvPr id="126" name="Picture 126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418" b="11285"/>
                            <a:stretch/>
                          </pic:blipFill>
                          <pic:spPr bwMode="auto">
                            <a:xfrm>
                              <a:off x="0" y="0"/>
                              <a:ext cx="5791200" cy="774382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129" name="Text Box 129"/>
                          <wps:cNvSpPr txBox="1"/>
                          <wps:spPr>
                            <a:xfrm>
                              <a:off x="1507535" y="8072497"/>
                              <a:ext cx="2804795" cy="424452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444CBCEA" w14:textId="4F7AF57D" w:rsidR="00F25A24" w:rsidRPr="000C3BC5" w:rsidRDefault="00F25A24" w:rsidP="00F25A24">
                                <w:pPr>
                                  <w:pStyle w:val="Image"/>
                                  <w:rPr>
                                    <w:rtl/>
                                  </w:rPr>
                                </w:pPr>
                                <w:bookmarkStart w:id="0" w:name="_Toc95323280"/>
                                <w:bookmarkStart w:id="1" w:name="_Toc95356745"/>
                                <w:bookmarkStart w:id="2" w:name="_Toc95356823"/>
                                <w:bookmarkStart w:id="3" w:name="_Toc95385331"/>
                                <w:bookmarkStart w:id="4" w:name="_Toc96277519"/>
                                <w:bookmarkStart w:id="5" w:name="_Toc97678169"/>
                                <w:r w:rsidRPr="009926CD">
                                  <w:rPr>
                                    <w:rFonts w:asciiTheme="majorBidi" w:eastAsia="Times New Roman" w:hAnsiTheme="majorBidi" w:cstheme="majorBidi"/>
                                    <w:b w:val="0"/>
                                    <w:bCs w:val="0"/>
                                    <w:lang w:bidi="ar-SA"/>
                                  </w:rPr>
                                  <w:t>Fig. S</w:t>
                                </w:r>
                                <w:r w:rsidR="00F548AB">
                                  <w:rPr>
                                    <w:rFonts w:asciiTheme="majorBidi" w:eastAsia="Times New Roman" w:hAnsiTheme="majorBidi" w:cstheme="majorBidi"/>
                                    <w:b w:val="0"/>
                                    <w:bCs w:val="0"/>
                                    <w:lang w:bidi="ar-SA"/>
                                  </w:rPr>
                                  <w:t>2</w:t>
                                </w:r>
                                <w:r w:rsidRPr="009926CD">
                                  <w:rPr>
                                    <w:rFonts w:asciiTheme="majorBidi" w:eastAsia="Times New Roman" w:hAnsiTheme="majorBidi" w:cstheme="majorBidi"/>
                                    <w:b w:val="0"/>
                                    <w:bCs w:val="0"/>
                                    <w:lang w:bidi="ar-SA"/>
                                  </w:rPr>
                                  <w:t>. Collected parameter values</w:t>
                                </w:r>
                                <w:bookmarkEnd w:id="0"/>
                                <w:bookmarkEnd w:id="1"/>
                                <w:bookmarkEnd w:id="2"/>
                                <w:bookmarkEnd w:id="3"/>
                                <w:bookmarkEnd w:id="4"/>
                                <w:bookmarkEnd w:id="5"/>
                                <w:r>
                                  <w:rPr>
                                    <w:rFonts w:asciiTheme="majorBidi" w:eastAsia="Times New Roman" w:hAnsiTheme="majorBidi" w:cstheme="majorBidi"/>
                                    <w:b w:val="0"/>
                                    <w:bCs w:val="0"/>
                                    <w:lang w:bidi="ar-SA"/>
                                  </w:rPr>
                                  <w:t xml:space="preserve"> (cont.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2" name="Text Box 132"/>
                          <wps:cNvSpPr txBox="1"/>
                          <wps:spPr>
                            <a:xfrm>
                              <a:off x="2476481" y="7711440"/>
                              <a:ext cx="1450975" cy="42418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1B39EA6" w14:textId="77777777" w:rsidR="00F25A24" w:rsidRPr="000C3BC5" w:rsidRDefault="00F25A24" w:rsidP="00F25A24">
                                <w:pPr>
                                  <w:jc w:val="center"/>
                                  <w:rPr>
                                    <w:b/>
                                    <w:bCs/>
                                    <w:sz w:val="24"/>
                                    <w:szCs w:val="24"/>
                                    <w:rtl/>
                                    <w:lang w:bidi="fa-IR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sz w:val="24"/>
                                    <w:szCs w:val="24"/>
                                    <w:lang w:bidi="fa-IR"/>
                                  </w:rPr>
                                  <w:t>Number of sample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10" name="Group 10"/>
                        <wpg:cNvGrpSpPr/>
                        <wpg:grpSpPr>
                          <a:xfrm>
                            <a:off x="76200" y="6151418"/>
                            <a:ext cx="236855" cy="1321435"/>
                            <a:chOff x="-22543" y="22543"/>
                            <a:chExt cx="236855" cy="1321435"/>
                          </a:xfrm>
                        </wpg:grpSpPr>
                        <wps:wsp>
                          <wps:cNvPr id="9" name="Rectangle 9"/>
                          <wps:cNvSpPr/>
                          <wps:spPr>
                            <a:xfrm>
                              <a:off x="13594" y="339696"/>
                              <a:ext cx="152400" cy="914400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" name="Rectangle 10">
                            <a:extLst>
                              <a:ext uri="{FF2B5EF4-FFF2-40B4-BE49-F238E27FC236}">
                                <a16:creationId xmlns:a16="http://schemas.microsoft.com/office/drawing/2014/main" id="{3E0B47A4-8CEF-4981-93FB-BB59C484DE53}"/>
                              </a:ext>
                            </a:extLst>
                          </wps:cNvPr>
                          <wps:cNvSpPr/>
                          <wps:spPr>
                            <a:xfrm rot="16200000">
                              <a:off x="-564833" y="564833"/>
                              <a:ext cx="1321435" cy="236855"/>
                            </a:xfrm>
                            <a:prstGeom prst="rect">
                              <a:avLst/>
                            </a:prstGeom>
                          </wps:spPr>
                          <wps:txbx>
                            <w:txbxContent>
                              <w:p w14:paraId="030D7444" w14:textId="77777777" w:rsidR="00F25A24" w:rsidRDefault="00000000" w:rsidP="00F25A24">
                                <w:pPr>
                                  <w:pStyle w:val="NormalWeb"/>
                                  <w:spacing w:before="0"/>
                                  <w:rPr>
                                    <w:sz w:val="24"/>
                                    <w:szCs w:val="24"/>
                                  </w:rPr>
                                </w:pPr>
                                <m:oMathPara>
                                  <m:oMathParaPr>
                                    <m:jc m:val="centerGroup"/>
                                  </m:oMathParaPr>
                                  <m:oMath>
                                    <m:d>
                                      <m:dPr>
                                        <m:begChr m:val=""/>
                                        <m:ctrlPr>
                                          <w:rPr>
                                            <w:rFonts w:ascii="Cambria Math" w:eastAsiaTheme="minorEastAsia" w:hAnsi="Cambria Math" w:cstheme="minorBidi"/>
                                            <w:b/>
                                            <w:bCs/>
                                            <w:i/>
                                            <w:iCs/>
                                            <w:color w:val="000000" w:themeColor="text1"/>
                                            <w:kern w:val="24"/>
                                            <w:sz w:val="16"/>
                                            <w:szCs w:val="16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b"/>
                                          </m:rPr>
                                          <w:rPr>
                                            <w:rFonts w:ascii="Cambria Math" w:hAnsi="Cambria Math" w:cstheme="minorBidi"/>
                                            <w:color w:val="000000" w:themeColor="text1"/>
                                            <w:kern w:val="24"/>
                                            <w:sz w:val="16"/>
                                            <w:szCs w:val="16"/>
                                          </w:rPr>
                                          <m:t>Erosion Rate (g</m:t>
                                        </m:r>
                                        <m:f>
                                          <m:fPr>
                                            <m:type m:val="lin"/>
                                            <m:ctrlPr>
                                              <w:rPr>
                                                <w:rFonts w:ascii="Cambria Math" w:eastAsiaTheme="minorEastAsia" w:hAnsi="Cambria Math" w:cstheme="minorBidi"/>
                                                <w:b/>
                                                <w:bCs/>
                                                <w:i/>
                                                <w:iCs/>
                                                <w:color w:val="000000" w:themeColor="text1"/>
                                                <w:kern w:val="24"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fPr>
                                          <m:num>
                                            <m:f>
                                              <m:fPr>
                                                <m:type m:val="lin"/>
                                                <m:ctrlPr>
                                                  <w:rPr>
                                                    <w:rFonts w:ascii="Cambria Math" w:eastAsiaTheme="minorEastAsia" w:hAnsi="Cambria Math" w:cstheme="minorBidi"/>
                                                    <w:b/>
                                                    <w:bCs/>
                                                    <w:i/>
                                                    <w:iCs/>
                                                    <w:color w:val="000000" w:themeColor="text1"/>
                                                    <w:kern w:val="24"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fPr>
                                              <m:num>
                                                <m:r>
                                                  <m:rPr>
                                                    <m:sty m:val="b"/>
                                                  </m:rPr>
                                                  <w:rPr>
                                                    <w:rFonts w:ascii="Cambria Math" w:hAnsi="Cambria Math" w:cstheme="minorBidi"/>
                                                    <w:color w:val="000000" w:themeColor="text1"/>
                                                    <w:kern w:val="24"/>
                                                    <w:sz w:val="16"/>
                                                    <w:szCs w:val="16"/>
                                                  </w:rPr>
                                                  <m:t>r</m:t>
                                                </m:r>
                                              </m:num>
                                              <m:den>
                                                <m:sSup>
                                                  <m:sSup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inorBidi"/>
                                                        <w:b/>
                                                        <w:bCs/>
                                                        <w:i/>
                                                        <w:iCs/>
                                                        <w:color w:val="000000" w:themeColor="text1"/>
                                                        <w:kern w:val="24"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sSupPr>
                                                  <m:e>
                                                    <m:r>
                                                      <m:rPr>
                                                        <m:sty m:val="b"/>
                                                      </m:rPr>
                                                      <w:rPr>
                                                        <w:rFonts w:ascii="Cambria Math" w:hAnsi="Cambria Math" w:cstheme="minorBidi"/>
                                                        <w:color w:val="000000" w:themeColor="text1"/>
                                                        <w:kern w:val="24"/>
                                                        <w:sz w:val="16"/>
                                                        <w:szCs w:val="16"/>
                                                      </w:rPr>
                                                      <m:t>m</m:t>
                                                    </m:r>
                                                  </m:e>
                                                  <m:sup>
                                                    <m:r>
                                                      <m:rPr>
                                                        <m:sty m:val="b"/>
                                                      </m:rPr>
                                                      <w:rPr>
                                                        <w:rFonts w:ascii="Cambria Math" w:hAnsi="Cambria Math" w:cstheme="minorBidi"/>
                                                        <w:color w:val="000000" w:themeColor="text1"/>
                                                        <w:kern w:val="24"/>
                                                        <w:sz w:val="16"/>
                                                        <w:szCs w:val="16"/>
                                                      </w:rPr>
                                                      <m:t>2</m:t>
                                                    </m:r>
                                                  </m:sup>
                                                </m:sSup>
                                              </m:den>
                                            </m:f>
                                          </m:num>
                                          <m:den>
                                            <m:r>
                                              <m:rPr>
                                                <m:sty m:val="b"/>
                                              </m:rPr>
                                              <w:rPr>
                                                <w:rFonts w:ascii="Cambria Math" w:hAnsi="Cambria Math" w:cstheme="minorBidi"/>
                                                <w:color w:val="000000" w:themeColor="text1"/>
                                                <w:kern w:val="24"/>
                                                <w:sz w:val="16"/>
                                                <w:szCs w:val="16"/>
                                              </w:rPr>
                                              <m:t>s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oMath>
                                </m:oMathPara>
                              </w:p>
                            </w:txbxContent>
                          </wps:txbx>
                          <wps:bodyPr wrap="square">
                            <a:noAutofit/>
                          </wps:bodyPr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698E1758" id="Group 17" o:spid="_x0000_s1031" style="width:456pt;height:645.6pt;mso-position-horizontal-relative:char;mso-position-vertical-relative:line" coordsize="57912,8496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">
                <v:group id="Group 133" o:spid="_x0000_s1032" style="position:absolute;width:57912;height:84969" coordsize="57912,849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126" o:spid="_x0000_s1033" type="#_x0000_t75" style="position:absolute;width:57912;height:774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">
                    <v:imagedata r:id="rId9" o:title="" croptop="5517f" cropbottom="7396f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29" o:spid="_x0000_s1034" type="#_x0000_t202" style="position:absolute;left:15075;top:80724;width:28048;height:42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" fillcolor="white [3201]" stroked="f" strokeweight=".5pt">
                    <v:textbox>
                      <w:txbxContent>
                        <w:p w14:paraId="444CBCEA" w14:textId="4F7AF57D" w:rsidR="00F25A24" w:rsidRPr="000C3BC5" w:rsidRDefault="00F25A24" w:rsidP="00F25A24">
                          <w:pPr>
                            <w:pStyle w:val="Image"/>
                            <w:rPr>
                              <w:rtl/>
                            </w:rPr>
                          </w:pPr>
                          <w:bookmarkStart w:id="6" w:name="_Toc95323280"/>
                          <w:bookmarkStart w:id="7" w:name="_Toc95356745"/>
                          <w:bookmarkStart w:id="8" w:name="_Toc95356823"/>
                          <w:bookmarkStart w:id="9" w:name="_Toc95385331"/>
                          <w:bookmarkStart w:id="10" w:name="_Toc96277519"/>
                          <w:bookmarkStart w:id="11" w:name="_Toc97678169"/>
                          <w:r w:rsidRPr="009926CD">
                            <w:rPr>
                              <w:rFonts w:asciiTheme="majorBidi" w:eastAsia="Times New Roman" w:hAnsiTheme="majorBidi" w:cstheme="majorBidi"/>
                              <w:b w:val="0"/>
                              <w:bCs w:val="0"/>
                              <w:lang w:bidi="ar-SA"/>
                            </w:rPr>
                            <w:t>Fig. S</w:t>
                          </w:r>
                          <w:r w:rsidR="00F548AB">
                            <w:rPr>
                              <w:rFonts w:asciiTheme="majorBidi" w:eastAsia="Times New Roman" w:hAnsiTheme="majorBidi" w:cstheme="majorBidi"/>
                              <w:b w:val="0"/>
                              <w:bCs w:val="0"/>
                              <w:lang w:bidi="ar-SA"/>
                            </w:rPr>
                            <w:t>2</w:t>
                          </w:r>
                          <w:r w:rsidRPr="009926CD">
                            <w:rPr>
                              <w:rFonts w:asciiTheme="majorBidi" w:eastAsia="Times New Roman" w:hAnsiTheme="majorBidi" w:cstheme="majorBidi"/>
                              <w:b w:val="0"/>
                              <w:bCs w:val="0"/>
                              <w:lang w:bidi="ar-SA"/>
                            </w:rPr>
                            <w:t>. Collected parameter values</w:t>
                          </w:r>
                          <w:bookmarkEnd w:id="6"/>
                          <w:bookmarkEnd w:id="7"/>
                          <w:bookmarkEnd w:id="8"/>
                          <w:bookmarkEnd w:id="9"/>
                          <w:bookmarkEnd w:id="10"/>
                          <w:bookmarkEnd w:id="11"/>
                          <w:r>
                            <w:rPr>
                              <w:rFonts w:asciiTheme="majorBidi" w:eastAsia="Times New Roman" w:hAnsiTheme="majorBidi" w:cstheme="majorBidi"/>
                              <w:b w:val="0"/>
                              <w:bCs w:val="0"/>
                              <w:lang w:bidi="ar-SA"/>
                            </w:rPr>
                            <w:t xml:space="preserve"> (cont.)</w:t>
                          </w:r>
                        </w:p>
                      </w:txbxContent>
                    </v:textbox>
                  </v:shape>
                  <v:shape id="Text Box 132" o:spid="_x0000_s1035" type="#_x0000_t202" style="position:absolute;left:24764;top:77114;width:14510;height:424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" filled="f" stroked="f" strokeweight=".5pt">
                    <v:textbox>
                      <w:txbxContent>
                        <w:p w14:paraId="21B39EA6" w14:textId="77777777" w:rsidR="00F25A24" w:rsidRPr="000C3BC5" w:rsidRDefault="00F25A24" w:rsidP="00F25A24">
                          <w:pPr>
                            <w:jc w:val="center"/>
                            <w:rPr>
                              <w:b/>
                              <w:bCs/>
                              <w:sz w:val="24"/>
                              <w:szCs w:val="24"/>
                              <w:rtl/>
                              <w:lang w:bidi="fa-IR"/>
                            </w:rPr>
                          </w:pPr>
                          <w:r>
                            <w:rPr>
                              <w:b/>
                              <w:bCs/>
                              <w:sz w:val="24"/>
                              <w:szCs w:val="24"/>
                              <w:lang w:bidi="fa-IR"/>
                            </w:rPr>
                            <w:t>Number of samples</w:t>
                          </w:r>
                        </w:p>
                      </w:txbxContent>
                    </v:textbox>
                  </v:shape>
                </v:group>
                <v:group id="Group 10" o:spid="_x0000_s1036" style="position:absolute;left:762;top:61514;width:2368;height:13214" coordorigin="-225,225" coordsize="2368,132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<v:rect id="Rectangle 9" o:spid="_x0000_s1037" style="position:absolute;left:135;top:3396;width:1524;height:91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" fillcolor="white [3212]" stroked="f" strokeweight="1pt"/>
                  <v:rect id="Rectangle 10" o:spid="_x0000_s1038" style="position:absolute;left:-5648;top:5648;width:13214;height:2368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" filled="f" stroked="f">
                    <v:textbox>
                      <w:txbxContent>
                        <w:p w14:paraId="030D7444" w14:textId="77777777" w:rsidR="00F25A24" w:rsidRDefault="00000000" w:rsidP="00F25A24">
                          <w:pPr>
                            <w:pStyle w:val="NormalWeb"/>
                            <w:spacing w:before="0"/>
                            <w:rPr>
                              <w:sz w:val="24"/>
                              <w:szCs w:val="24"/>
                            </w:rPr>
                          </w:pPr>
                          <m:oMathPara>
                            <m:oMathParaPr>
                              <m:jc m:val="centerGroup"/>
                            </m:oMathParaPr>
                            <m:oMath>
                              <m:d>
                                <m:dPr>
                                  <m:begChr m:val=""/>
                                  <m:ctrlPr>
                                    <w:rPr>
                                      <w:rFonts w:ascii="Cambria Math" w:eastAsiaTheme="minorEastAsia" w:hAnsi="Cambria Math" w:cstheme="minorBidi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sz w:val="16"/>
                                      <w:szCs w:val="16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theme="minorBidi"/>
                                      <w:color w:val="000000" w:themeColor="text1"/>
                                      <w:kern w:val="24"/>
                                      <w:sz w:val="16"/>
                                      <w:szCs w:val="16"/>
                                    </w:rPr>
                                    <m:t>Erosion Rate (g</m:t>
                                  </m:r>
                                  <m:f>
                                    <m:fPr>
                                      <m:type m:val="lin"/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b/>
                                          <w:bCs/>
                                          <w:i/>
                                          <w:iCs/>
                                          <w:color w:val="000000" w:themeColor="text1"/>
                                          <w:kern w:val="24"/>
                                          <w:sz w:val="16"/>
                                          <w:szCs w:val="16"/>
                                        </w:rPr>
                                      </m:ctrlPr>
                                    </m:fPr>
                                    <m:num>
                                      <m:f>
                                        <m:fPr>
                                          <m:type m:val="lin"/>
                                          <m:ctrlPr>
                                            <w:rPr>
                                              <w:rFonts w:ascii="Cambria Math" w:eastAsiaTheme="minorEastAsia" w:hAnsi="Cambria Math" w:cstheme="minorBidi"/>
                                              <w:b/>
                                              <w:bCs/>
                                              <w:i/>
                                              <w:iCs/>
                                              <w:color w:val="000000" w:themeColor="text1"/>
                                              <w:kern w:val="24"/>
                                              <w:sz w:val="16"/>
                                              <w:szCs w:val="16"/>
                                            </w:rPr>
                                          </m:ctrlPr>
                                        </m:fPr>
                                        <m:num>
                                          <m:r>
                                            <m:rPr>
                                              <m:sty m:val="b"/>
                                            </m:rPr>
                                            <w:rPr>
                                              <w:rFonts w:ascii="Cambria Math" w:hAnsi="Cambria Math" w:cstheme="minorBidi"/>
                                              <w:color w:val="000000" w:themeColor="text1"/>
                                              <w:kern w:val="24"/>
                                              <w:sz w:val="16"/>
                                              <w:szCs w:val="16"/>
                                            </w:rPr>
                                            <m:t>r</m:t>
                                          </m:r>
                                        </m:num>
                                        <m:den>
                                          <m:sSup>
                                            <m:sSupPr>
                                              <m:ctrlPr>
                                                <w:rPr>
                                                  <w:rFonts w:ascii="Cambria Math" w:eastAsiaTheme="minorEastAsia" w:hAnsi="Cambria Math" w:cstheme="minorBidi"/>
                                                  <w:b/>
                                                  <w:bCs/>
                                                  <w:i/>
                                                  <w:iCs/>
                                                  <w:color w:val="000000" w:themeColor="text1"/>
                                                  <w:kern w:val="24"/>
                                                  <w:sz w:val="16"/>
                                                  <w:szCs w:val="16"/>
                                                </w:rPr>
                                              </m:ctrlPr>
                                            </m:sSupPr>
                                            <m:e>
                                              <m:r>
                                                <m:rPr>
                                                  <m:sty m:val="b"/>
                                                </m:rPr>
                                                <w:rPr>
                                                  <w:rFonts w:ascii="Cambria Math" w:hAnsi="Cambria Math" w:cstheme="minorBidi"/>
                                                  <w:color w:val="000000" w:themeColor="text1"/>
                                                  <w:kern w:val="24"/>
                                                  <w:sz w:val="16"/>
                                                  <w:szCs w:val="16"/>
                                                </w:rPr>
                                                <m:t>m</m:t>
                                              </m:r>
                                            </m:e>
                                            <m:sup>
                                              <m:r>
                                                <m:rPr>
                                                  <m:sty m:val="b"/>
                                                </m:rPr>
                                                <w:rPr>
                                                  <w:rFonts w:ascii="Cambria Math" w:hAnsi="Cambria Math" w:cstheme="minorBidi"/>
                                                  <w:color w:val="000000" w:themeColor="text1"/>
                                                  <w:kern w:val="24"/>
                                                  <w:sz w:val="16"/>
                                                  <w:szCs w:val="16"/>
                                                </w:rPr>
                                                <m:t>2</m:t>
                                              </m:r>
                                            </m:sup>
                                          </m:sSup>
                                        </m:den>
                                      </m:f>
                                    </m:num>
                                    <m:den>
                                      <m:r>
                                        <m:rPr>
                                          <m:sty m:val="b"/>
                                        </m:rPr>
                                        <w:rPr>
                                          <w:rFonts w:ascii="Cambria Math" w:hAnsi="Cambria Math" w:cstheme="minorBidi"/>
                                          <w:color w:val="000000" w:themeColor="text1"/>
                                          <w:kern w:val="24"/>
                                          <w:sz w:val="16"/>
                                          <w:szCs w:val="16"/>
                                        </w:rPr>
                                        <m:t>s</m:t>
                                      </m:r>
                                    </m:den>
                                  </m:f>
                                </m:e>
                              </m:d>
                            </m:oMath>
                          </m:oMathPara>
                        </w:p>
                      </w:txbxContent>
                    </v:textbox>
                  </v:rect>
                </v:group>
                <w10:anchorlock/>
              </v:group>
            </w:pict>
          </mc:Fallback>
        </mc:AlternateContent>
      </w:r>
    </w:p>
    <w:p w14:paraId="7F4EA738" w14:textId="77777777" w:rsidR="00F25A24" w:rsidRPr="00473D3F" w:rsidRDefault="00F25A24" w:rsidP="00F25A24">
      <w:pPr>
        <w:pStyle w:val="Heading1"/>
        <w:bidi w:val="0"/>
        <w:spacing w:line="480" w:lineRule="auto"/>
        <w:rPr>
          <w:rFonts w:asciiTheme="majorBidi" w:hAnsiTheme="majorBidi" w:cstheme="majorBidi"/>
          <w:sz w:val="20"/>
          <w:szCs w:val="20"/>
        </w:rPr>
      </w:pPr>
      <w:r w:rsidRPr="00473D3F">
        <w:rPr>
          <w:rFonts w:asciiTheme="majorBidi" w:hAnsiTheme="majorBidi" w:cstheme="majorBidi"/>
          <w:sz w:val="20"/>
          <w:szCs w:val="20"/>
        </w:rPr>
        <w:lastRenderedPageBreak/>
        <w:t>References</w:t>
      </w:r>
    </w:p>
    <w:p w14:paraId="07720090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Avecilla, F., Panebianco, J. E., &amp; Buschiazzo, D. E. (2015). Variable effects of saltation and soil properties on wind erosion of different textured soils. Aeolian Research, 18, 145-153.  </w:t>
      </w:r>
    </w:p>
    <w:p w14:paraId="3B8C5979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Chen, W., Zhibao, D., Zhenshan, L., &amp; Zuotao, Y. (1996). Wind tunnel test of the influence of moisture on the erodibility of loessial sandy loam soils by wind. </w:t>
      </w:r>
      <w:r w:rsidRPr="00473D3F">
        <w:rPr>
          <w:i/>
          <w:sz w:val="20"/>
          <w:szCs w:val="18"/>
        </w:rPr>
        <w:t>Journal of Arid Environments</w:t>
      </w:r>
      <w:r w:rsidRPr="00473D3F">
        <w:rPr>
          <w:sz w:val="20"/>
          <w:szCs w:val="18"/>
        </w:rPr>
        <w:t>,</w:t>
      </w:r>
      <w:r w:rsidRPr="00473D3F">
        <w:rPr>
          <w:i/>
          <w:sz w:val="20"/>
          <w:szCs w:val="18"/>
        </w:rPr>
        <w:t xml:space="preserve"> 34</w:t>
      </w:r>
      <w:r w:rsidRPr="00473D3F">
        <w:rPr>
          <w:sz w:val="20"/>
          <w:szCs w:val="18"/>
        </w:rPr>
        <w:t>(4), 391-402.</w:t>
      </w:r>
    </w:p>
    <w:p w14:paraId="12514389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de Oro, L. A., Colazo, J. C., Avecilla, F., Buschiazzo, D. E., &amp; Asensio, C. (2019). Relative soil water content as a factor for wind erodibility in soils with different texture and aggregation. Aeolian Research, 37, 25-31.  </w:t>
      </w:r>
    </w:p>
    <w:p w14:paraId="5298AAAC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Han, Q., Qu, J., Zhang, K., Zu, R., Niu, Q., &amp; Liao, K. (2009). Wind tunnel investigation of the influence of surface moisture content on the entrainment and erosion of beach sand by wind using sands from tropical humid coastal southern China. Geomorphology, 104(3-4), 230-237.  </w:t>
      </w:r>
    </w:p>
    <w:p w14:paraId="45D86266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Kohake, D., Hagen, L., &amp; Skidmore, E. (2010). Wind erodibility of organic soils. Soil Science Society of America Journal, 74(1), 250-257.  </w:t>
      </w:r>
    </w:p>
    <w:p w14:paraId="1943BBB3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Liu, L.-Y., Li, X.-Y., Shi, P.-J., Gao, S.-Y., Wang, J.-H., Ta, W.-Q., Song, Y., Liu, M.-X., Wang, Z., &amp; Xiao, B.-L. (2007). Wind erodibility of major soils in the farming-pastoral ecotone of China. Journal of Arid Environments, 68(4), 611-623.  </w:t>
      </w:r>
    </w:p>
    <w:p w14:paraId="568470EE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Liu, L.-Y., Shi, P.-J., Zou, X.-Y., Gao, S.-Y., Erdon, H., Yan, P., Li, X.-Y., Dong, Z.-B., &amp; Wang, J.-H. (2003). Short-term dynamics of wind erosion of three newly cultivated grassland soils in Northern China. Geoderma, 115(1-2), 55-64.  </w:t>
      </w:r>
    </w:p>
    <w:p w14:paraId="31ED4F6D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Liu, T., Xu, X., &amp; Yang, J. (2017). Experimental study on the effect of freezing-thawing cycles on wind erosion of black soil in Northeast China. Cold Regions Science and Technology, 136, 1-8.  </w:t>
      </w:r>
    </w:p>
    <w:p w14:paraId="780CD0D3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Mahmoodabadi, M., &amp; Rajabpour, H. (2017). Study on the effect of initial soil moisture content on wind erosion rate using a laboratory wind tunnel. Journal of Water and Soil Conservation, 24(2), 167-183.  </w:t>
      </w:r>
    </w:p>
    <w:p w14:paraId="1EB432C1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Négyesi, G., Lóki, J., Buró, B., &amp; Szabó, S. (2016). Effect of soil parameters on the threshold wind velocity and maximum eroded mass in a dry environment. Arabian Journal of Geosciences, 9, 1-10.  </w:t>
      </w:r>
    </w:p>
    <w:p w14:paraId="020BD296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Shahabinejad, N., Mahmoodabadi, M., Jalalian, A., &amp; Chavoshi, E. (2019). The fractionation of soil aggregates associated with primary particles influencing wind erosion rates in arid to semiarid environments. Geoderma, 356, 113936.  </w:t>
      </w:r>
    </w:p>
    <w:p w14:paraId="1A9A6803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Sirjani, E., Sameni, A., Moosavi, A. A., Mahmoodabadi, M., &amp; Laurent, B. (2019). Portable wind tunnel experiments to study soil erosion by wind and its link to soil properties in the Fars province, Iran. Geoderma, 333, 69-80.  </w:t>
      </w:r>
    </w:p>
    <w:p w14:paraId="3094F251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Tominaga, Y., &amp; Okuyama, T. (2022). Investigating threshold wind velocity for movement of sparsely distributed gravels in a wind tunnel: Effect of surface coarseness. Aeolian Research, 54, 100775.  </w:t>
      </w:r>
    </w:p>
    <w:p w14:paraId="5D20D2E2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Van Pelt, R. S., Baddock, M. C., Zobeck, T. M., Schlegel, A. J., Vigil, M. F., &amp; Acosta-Martinez, V. (2013). Field wind tunnel testing of two silt loam soils on the North American Central High Plains. Aeolian Research, 10, 53-59.  </w:t>
      </w:r>
    </w:p>
    <w:p w14:paraId="4F47108D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Wang, L., Shi, Z., Wu, G., &amp; Fang, N. (2014). Freeze/thaw and soil moisture effects on wind erosion. </w:t>
      </w:r>
      <w:r w:rsidRPr="00473D3F">
        <w:rPr>
          <w:i/>
          <w:sz w:val="20"/>
          <w:szCs w:val="18"/>
        </w:rPr>
        <w:t>Geomorphology</w:t>
      </w:r>
      <w:r w:rsidRPr="00473D3F">
        <w:rPr>
          <w:sz w:val="20"/>
          <w:szCs w:val="18"/>
        </w:rPr>
        <w:t>,</w:t>
      </w:r>
      <w:r w:rsidRPr="00473D3F">
        <w:rPr>
          <w:i/>
          <w:sz w:val="20"/>
          <w:szCs w:val="18"/>
        </w:rPr>
        <w:t xml:space="preserve"> 207</w:t>
      </w:r>
      <w:r w:rsidRPr="00473D3F">
        <w:rPr>
          <w:sz w:val="20"/>
          <w:szCs w:val="18"/>
        </w:rPr>
        <w:t>, 141-148.</w:t>
      </w:r>
    </w:p>
    <w:p w14:paraId="7452D300" w14:textId="77777777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 xml:space="preserve">Zamani, S., &amp; Mahmoodabadi, M. (2013). Effect of particle-size distribution on wind erosion rate and soil erodibility. </w:t>
      </w:r>
      <w:r w:rsidRPr="00473D3F">
        <w:rPr>
          <w:i/>
          <w:sz w:val="20"/>
          <w:szCs w:val="18"/>
        </w:rPr>
        <w:t>Archives of Agronomy and Soil Science</w:t>
      </w:r>
      <w:r w:rsidRPr="00473D3F">
        <w:rPr>
          <w:sz w:val="20"/>
          <w:szCs w:val="18"/>
        </w:rPr>
        <w:t>,</w:t>
      </w:r>
      <w:r w:rsidRPr="00473D3F">
        <w:rPr>
          <w:i/>
          <w:sz w:val="20"/>
          <w:szCs w:val="18"/>
        </w:rPr>
        <w:t xml:space="preserve"> 59</w:t>
      </w:r>
      <w:r w:rsidRPr="00473D3F">
        <w:rPr>
          <w:sz w:val="20"/>
          <w:szCs w:val="18"/>
        </w:rPr>
        <w:t xml:space="preserve">(12), 1743-1753. </w:t>
      </w:r>
    </w:p>
    <w:p w14:paraId="38F6A79B" w14:textId="474FFB09" w:rsidR="00F25A24" w:rsidRPr="00473D3F" w:rsidRDefault="00F25A24" w:rsidP="00F25A24">
      <w:pPr>
        <w:pStyle w:val="EndNoteBibliography"/>
        <w:bidi w:val="0"/>
        <w:ind w:left="720" w:hanging="720"/>
        <w:jc w:val="left"/>
        <w:rPr>
          <w:sz w:val="20"/>
          <w:szCs w:val="18"/>
        </w:rPr>
      </w:pPr>
      <w:r w:rsidRPr="00473D3F">
        <w:rPr>
          <w:sz w:val="20"/>
          <w:szCs w:val="18"/>
        </w:rPr>
        <w:t>Zhang, C.-L., Zou, X.-Y., Gong, J.-R., Liu, L.-Y., &amp; Liu, Y.-Z. (2004). Aerodynamic roughness of cultivated soil and its influences on soil erosion by wind in a wind tunnel. Soil and Tillage Research, 75(1), 53-59.</w:t>
      </w:r>
    </w:p>
    <w:sectPr w:rsidR="00F25A24" w:rsidRPr="00473D3F" w:rsidSect="0057557B">
      <w:headerReference w:type="default" r:id="rId10"/>
      <w:footerReference w:type="default" r:id="rId11"/>
      <w:footnotePr>
        <w:pos w:val="beneathText"/>
        <w:numRestart w:val="eachPage"/>
      </w:footnotePr>
      <w:pgSz w:w="11906" w:h="16838" w:code="9"/>
      <w:pgMar w:top="1440" w:right="1440" w:bottom="1440" w:left="1440" w:header="720" w:footer="720" w:gutter="0"/>
      <w:cols w:space="720"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759CC9F" w14:textId="77777777" w:rsidR="00374863" w:rsidRDefault="00374863">
      <w:pPr>
        <w:spacing w:before="0" w:line="240" w:lineRule="auto"/>
      </w:pPr>
      <w:r>
        <w:separator/>
      </w:r>
    </w:p>
  </w:endnote>
  <w:endnote w:type="continuationSeparator" w:id="0">
    <w:p w14:paraId="5FD8A85A" w14:textId="77777777" w:rsidR="00374863" w:rsidRDefault="00374863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tl/>
      </w:rPr>
      <w:id w:val="-3871911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EFE47E2" w14:textId="77777777" w:rsidR="00906455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C18A2C8" w14:textId="77777777" w:rsidR="00906455" w:rsidRDefault="00906455" w:rsidP="00381B6A">
    <w:pPr>
      <w:rPr>
        <w:rtl/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51CD7A5" w14:textId="77777777" w:rsidR="00374863" w:rsidRDefault="00374863">
      <w:pPr>
        <w:spacing w:before="0" w:line="240" w:lineRule="auto"/>
      </w:pPr>
      <w:r>
        <w:separator/>
      </w:r>
    </w:p>
  </w:footnote>
  <w:footnote w:type="continuationSeparator" w:id="0">
    <w:p w14:paraId="00C13A54" w14:textId="77777777" w:rsidR="00374863" w:rsidRDefault="00374863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64AB3C7" w14:textId="77777777" w:rsidR="00906455" w:rsidRDefault="00906455" w:rsidP="007945A9">
    <w:pPr>
      <w:pStyle w:val="Header"/>
      <w:rPr>
        <w:rtl/>
      </w:rPr>
    </w:pPr>
  </w:p>
  <w:p w14:paraId="3ADFBBD3" w14:textId="77777777" w:rsidR="00906455" w:rsidRPr="007945A9" w:rsidRDefault="00906455" w:rsidP="00832B29">
    <w:pPr>
      <w:pStyle w:val="Header"/>
      <w:jc w:val="both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pos w:val="beneathText"/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2NLK0MDMxMzQ3NjcwszRU0lEKTi0uzszPAykwrAUAYAmYQywAAAA="/>
  </w:docVars>
  <w:rsids>
    <w:rsidRoot w:val="00F25A24"/>
    <w:rsid w:val="001C2EC3"/>
    <w:rsid w:val="00374863"/>
    <w:rsid w:val="00473D3F"/>
    <w:rsid w:val="0057557B"/>
    <w:rsid w:val="00906455"/>
    <w:rsid w:val="009A3F52"/>
    <w:rsid w:val="00D10CBF"/>
    <w:rsid w:val="00F25A24"/>
    <w:rsid w:val="00F548AB"/>
    <w:rsid w:val="00F57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E834BAD"/>
  <w15:chartTrackingRefBased/>
  <w15:docId w15:val="{8D083DF7-2053-475D-9632-F7423C985C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5A24"/>
    <w:pPr>
      <w:bidi/>
      <w:spacing w:before="120" w:after="0" w:line="288" w:lineRule="auto"/>
      <w:jc w:val="lowKashida"/>
    </w:pPr>
    <w:rPr>
      <w:rFonts w:ascii="Times New Roman" w:eastAsia="Times New Roman" w:hAnsi="Times New Roman" w:cs="B Nazanin"/>
      <w:kern w:val="0"/>
      <w:sz w:val="26"/>
      <w:szCs w:val="28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F25A24"/>
    <w:pPr>
      <w:keepNext/>
      <w:spacing w:before="960"/>
      <w:ind w:left="-52"/>
      <w:jc w:val="left"/>
      <w:outlineLvl w:val="0"/>
    </w:pPr>
    <w:rPr>
      <w:b/>
      <w:bCs/>
      <w:kern w:val="32"/>
      <w:sz w:val="36"/>
      <w:szCs w:val="36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25A24"/>
    <w:rPr>
      <w:rFonts w:ascii="Times New Roman" w:eastAsia="Times New Roman" w:hAnsi="Times New Roman" w:cs="B Nazanin"/>
      <w:b/>
      <w:bCs/>
      <w:kern w:val="32"/>
      <w:sz w:val="36"/>
      <w:szCs w:val="36"/>
      <w:lang w:bidi="fa-IR"/>
      <w14:ligatures w14:val="none"/>
    </w:rPr>
  </w:style>
  <w:style w:type="paragraph" w:styleId="Header">
    <w:name w:val="header"/>
    <w:basedOn w:val="Normal"/>
    <w:link w:val="HeaderChar"/>
    <w:uiPriority w:val="99"/>
    <w:rsid w:val="00F25A24"/>
    <w:pPr>
      <w:tabs>
        <w:tab w:val="center" w:pos="4153"/>
        <w:tab w:val="right" w:pos="9026"/>
      </w:tabs>
      <w:spacing w:line="240" w:lineRule="auto"/>
      <w:jc w:val="center"/>
    </w:pPr>
    <w:rPr>
      <w:rFonts w:cs="Times New Roman"/>
      <w:sz w:val="20"/>
      <w:szCs w:val="22"/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F25A24"/>
    <w:rPr>
      <w:rFonts w:ascii="Times New Roman" w:eastAsia="Times New Roman" w:hAnsi="Times New Roman" w:cs="Times New Roman"/>
      <w:kern w:val="0"/>
      <w:sz w:val="20"/>
      <w:lang w:val="x-none" w:eastAsia="x-none"/>
      <w14:ligatures w14:val="none"/>
    </w:rPr>
  </w:style>
  <w:style w:type="paragraph" w:styleId="Footer">
    <w:name w:val="footer"/>
    <w:basedOn w:val="Normal"/>
    <w:link w:val="FooterChar"/>
    <w:uiPriority w:val="99"/>
    <w:rsid w:val="00F25A24"/>
    <w:pPr>
      <w:tabs>
        <w:tab w:val="center" w:pos="4153"/>
        <w:tab w:val="right" w:pos="8306"/>
      </w:tabs>
    </w:pPr>
    <w:rPr>
      <w:rFonts w:ascii="B Nazanin" w:hAnsi="B Nazanin"/>
      <w:sz w:val="22"/>
      <w:szCs w:val="24"/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F25A24"/>
    <w:rPr>
      <w:rFonts w:ascii="B Nazanin" w:eastAsia="Times New Roman" w:hAnsi="B Nazanin" w:cs="B Nazanin"/>
      <w:kern w:val="0"/>
      <w:szCs w:val="24"/>
      <w:lang w:val="x-none" w:eastAsia="x-none"/>
      <w14:ligatures w14:val="none"/>
    </w:rPr>
  </w:style>
  <w:style w:type="paragraph" w:styleId="NormalWeb">
    <w:name w:val="Normal (Web)"/>
    <w:basedOn w:val="Normal"/>
    <w:uiPriority w:val="99"/>
    <w:rsid w:val="00F25A24"/>
    <w:pPr>
      <w:bidi w:val="0"/>
    </w:pPr>
    <w:rPr>
      <w:rFonts w:cs="Times New Roman"/>
      <w:color w:val="000000"/>
    </w:rPr>
  </w:style>
  <w:style w:type="table" w:styleId="TableGrid">
    <w:name w:val="Table Grid"/>
    <w:basedOn w:val="TableNormal"/>
    <w:uiPriority w:val="39"/>
    <w:rsid w:val="00F25A24"/>
    <w:pPr>
      <w:bidi/>
      <w:spacing w:after="0" w:line="240" w:lineRule="auto"/>
    </w:pPr>
    <w:rPr>
      <w:rFonts w:ascii="Times New Roman" w:eastAsia="SimSun" w:hAnsi="Times New Roman" w:cs="Times New Roman"/>
      <w:kern w:val="0"/>
      <w:sz w:val="20"/>
      <w:szCs w:val="2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F25A24"/>
    <w:pPr>
      <w:spacing w:line="240" w:lineRule="auto"/>
      <w:jc w:val="center"/>
    </w:pPr>
    <w:rPr>
      <w:rFonts w:cs="Times New Roman"/>
      <w:noProof/>
      <w:sz w:val="30"/>
    </w:rPr>
  </w:style>
  <w:style w:type="character" w:customStyle="1" w:styleId="EndNoteBibliographyChar">
    <w:name w:val="EndNote Bibliography Char"/>
    <w:basedOn w:val="DefaultParagraphFont"/>
    <w:link w:val="EndNoteBibliography"/>
    <w:rsid w:val="00F25A24"/>
    <w:rPr>
      <w:rFonts w:ascii="Times New Roman" w:eastAsia="Times New Roman" w:hAnsi="Times New Roman" w:cs="Times New Roman"/>
      <w:noProof/>
      <w:kern w:val="0"/>
      <w:sz w:val="30"/>
      <w:szCs w:val="28"/>
      <w14:ligatures w14:val="none"/>
    </w:rPr>
  </w:style>
  <w:style w:type="paragraph" w:customStyle="1" w:styleId="pictitle">
    <w:name w:val="pic title"/>
    <w:basedOn w:val="Normal"/>
    <w:link w:val="pictitleChar"/>
    <w:qFormat/>
    <w:rsid w:val="00F25A24"/>
    <w:pPr>
      <w:spacing w:before="0" w:after="160" w:line="276" w:lineRule="auto"/>
      <w:jc w:val="center"/>
    </w:pPr>
    <w:rPr>
      <w:rFonts w:asciiTheme="majorBidi" w:eastAsiaTheme="minorEastAsia" w:hAnsiTheme="majorBidi"/>
      <w:sz w:val="22"/>
      <w:szCs w:val="26"/>
      <w:lang w:bidi="fa-IR"/>
    </w:rPr>
  </w:style>
  <w:style w:type="character" w:customStyle="1" w:styleId="pictitleChar">
    <w:name w:val="pic title Char"/>
    <w:basedOn w:val="DefaultParagraphFont"/>
    <w:link w:val="pictitle"/>
    <w:rsid w:val="00F25A24"/>
    <w:rPr>
      <w:rFonts w:asciiTheme="majorBidi" w:eastAsiaTheme="minorEastAsia" w:hAnsiTheme="majorBidi" w:cs="B Nazanin"/>
      <w:kern w:val="0"/>
      <w:szCs w:val="26"/>
      <w:lang w:bidi="fa-IR"/>
      <w14:ligatures w14:val="none"/>
    </w:rPr>
  </w:style>
  <w:style w:type="paragraph" w:customStyle="1" w:styleId="Image">
    <w:name w:val="Image"/>
    <w:basedOn w:val="Normal"/>
    <w:link w:val="ImageChar"/>
    <w:qFormat/>
    <w:rsid w:val="00F25A24"/>
    <w:pPr>
      <w:spacing w:before="0" w:after="160" w:line="259" w:lineRule="auto"/>
      <w:jc w:val="center"/>
    </w:pPr>
    <w:rPr>
      <w:rFonts w:asciiTheme="minorHAnsi" w:eastAsiaTheme="minorHAnsi" w:hAnsiTheme="minorHAnsi"/>
      <w:b/>
      <w:bCs/>
      <w:sz w:val="24"/>
      <w:szCs w:val="24"/>
      <w:lang w:bidi="fa-IR"/>
    </w:rPr>
  </w:style>
  <w:style w:type="character" w:customStyle="1" w:styleId="ImageChar">
    <w:name w:val="Image Char"/>
    <w:basedOn w:val="DefaultParagraphFont"/>
    <w:link w:val="Image"/>
    <w:rsid w:val="00F25A24"/>
    <w:rPr>
      <w:rFonts w:cs="B Nazanin"/>
      <w:b/>
      <w:bCs/>
      <w:kern w:val="0"/>
      <w:sz w:val="24"/>
      <w:szCs w:val="24"/>
      <w:lang w:bidi="fa-IR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F25A2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5</Pages>
  <Words>1052</Words>
  <Characters>5042</Characters>
  <Application>Microsoft Office Word</Application>
  <DocSecurity>0</DocSecurity>
  <Lines>207</Lines>
  <Paragraphs>154</Paragraphs>
  <ScaleCrop>false</ScaleCrop>
  <Company/>
  <LinksUpToDate>false</LinksUpToDate>
  <CharactersWithSpaces>64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yed Mohammad Fattahi</dc:creator>
  <cp:keywords/>
  <dc:description/>
  <cp:lastModifiedBy>Seyed Mohammad Fattahi</cp:lastModifiedBy>
  <cp:revision>4</cp:revision>
  <dcterms:created xsi:type="dcterms:W3CDTF">2024-09-24T06:49:00Z</dcterms:created>
  <dcterms:modified xsi:type="dcterms:W3CDTF">2025-06-02T14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4be7d7e-9c96-442d-a8c6-ba8d75cf1894</vt:lpwstr>
  </property>
</Properties>
</file>